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D0393F" w14:textId="65BD48B0" w:rsidR="00704FE0" w:rsidRPr="00A561D4" w:rsidRDefault="00704FE0" w:rsidP="00F94DC0">
      <w:pPr>
        <w:spacing w:line="480" w:lineRule="auto"/>
      </w:pPr>
      <w:r w:rsidRPr="00C06CBF">
        <w:br w:type="page"/>
      </w:r>
      <w:r w:rsidRPr="00A561D4">
        <w:rPr>
          <w:b/>
        </w:rPr>
        <w:lastRenderedPageBreak/>
        <w:t>Article key points:</w:t>
      </w:r>
      <w:r w:rsidRPr="00A561D4">
        <w:t xml:space="preserve"> </w:t>
      </w:r>
    </w:p>
    <w:p w14:paraId="5C312317" w14:textId="1639C6B7" w:rsidR="00E250C9" w:rsidRPr="00A561D4" w:rsidRDefault="009942F3" w:rsidP="00F94DC0">
      <w:pPr>
        <w:pStyle w:val="ListParagraph"/>
        <w:numPr>
          <w:ilvl w:val="0"/>
          <w:numId w:val="1"/>
        </w:numPr>
        <w:spacing w:line="480" w:lineRule="auto"/>
      </w:pPr>
      <w:r w:rsidRPr="00A561D4">
        <w:t xml:space="preserve">There is a lack of information </w:t>
      </w:r>
      <w:r w:rsidR="0037313C" w:rsidRPr="00A561D4">
        <w:t>about</w:t>
      </w:r>
      <w:r w:rsidR="009222AF" w:rsidRPr="00A561D4">
        <w:t xml:space="preserve"> </w:t>
      </w:r>
      <w:r w:rsidRPr="00A561D4">
        <w:t xml:space="preserve">the </w:t>
      </w:r>
      <w:r w:rsidR="0037313C" w:rsidRPr="00A561D4">
        <w:t xml:space="preserve">holistic </w:t>
      </w:r>
      <w:r w:rsidRPr="00A561D4">
        <w:t xml:space="preserve">impact of non-removable offloading devices </w:t>
      </w:r>
      <w:r w:rsidR="0047510C" w:rsidRPr="00A561D4">
        <w:t xml:space="preserve">(NROLD) </w:t>
      </w:r>
      <w:r w:rsidR="009222AF" w:rsidRPr="00A561D4">
        <w:t xml:space="preserve">for </w:t>
      </w:r>
      <w:r w:rsidRPr="00A561D4">
        <w:t xml:space="preserve">people </w:t>
      </w:r>
      <w:r w:rsidR="0037313C" w:rsidRPr="00A561D4">
        <w:t xml:space="preserve">living </w:t>
      </w:r>
      <w:r w:rsidRPr="00A561D4">
        <w:t>with diabetes</w:t>
      </w:r>
      <w:r w:rsidR="00897D55" w:rsidRPr="00A561D4">
        <w:t>.</w:t>
      </w:r>
    </w:p>
    <w:p w14:paraId="641C1746" w14:textId="6F872A98" w:rsidR="00E250C9" w:rsidRPr="00A561D4" w:rsidRDefault="0037313C" w:rsidP="00F94DC0">
      <w:pPr>
        <w:pStyle w:val="ListParagraph"/>
        <w:numPr>
          <w:ilvl w:val="0"/>
          <w:numId w:val="1"/>
        </w:numPr>
        <w:spacing w:line="480" w:lineRule="auto"/>
      </w:pPr>
      <w:r w:rsidRPr="00A561D4">
        <w:t xml:space="preserve">Levels of physical activity declined over time in </w:t>
      </w:r>
      <w:r w:rsidR="00904E40" w:rsidRPr="00A561D4">
        <w:t>this</w:t>
      </w:r>
      <w:r w:rsidRPr="00A561D4">
        <w:t xml:space="preserve"> </w:t>
      </w:r>
      <w:r w:rsidR="00904E40" w:rsidRPr="00A561D4">
        <w:t>cohort of</w:t>
      </w:r>
      <w:r w:rsidRPr="00A561D4">
        <w:t xml:space="preserve"> NROLD users</w:t>
      </w:r>
      <w:r w:rsidR="00904E40" w:rsidRPr="00A561D4">
        <w:t xml:space="preserve"> which may have implications for their cardiovascular health</w:t>
      </w:r>
      <w:r w:rsidRPr="00A561D4">
        <w:t xml:space="preserve"> </w:t>
      </w:r>
      <w:r w:rsidR="00904E40" w:rsidRPr="00A561D4">
        <w:t>and wellbeing</w:t>
      </w:r>
      <w:r w:rsidR="00897D55" w:rsidRPr="00A561D4">
        <w:t>.</w:t>
      </w:r>
    </w:p>
    <w:p w14:paraId="24B5C42E" w14:textId="12A2A373" w:rsidR="00E250C9" w:rsidRPr="00A561D4" w:rsidRDefault="00904E40" w:rsidP="00F94DC0">
      <w:pPr>
        <w:pStyle w:val="ListParagraph"/>
        <w:numPr>
          <w:ilvl w:val="0"/>
          <w:numId w:val="1"/>
        </w:numPr>
        <w:spacing w:line="480" w:lineRule="auto"/>
      </w:pPr>
      <w:r w:rsidRPr="00A561D4">
        <w:t xml:space="preserve">Participants </w:t>
      </w:r>
      <w:r w:rsidR="00897D55" w:rsidRPr="00A561D4">
        <w:t>r</w:t>
      </w:r>
      <w:r w:rsidRPr="00A561D4">
        <w:t xml:space="preserve">eported </w:t>
      </w:r>
      <w:r w:rsidR="00897D55" w:rsidRPr="00A561D4">
        <w:t xml:space="preserve">that wearing an NROLD </w:t>
      </w:r>
      <w:r w:rsidRPr="00A561D4">
        <w:t>impact</w:t>
      </w:r>
      <w:r w:rsidR="00897D55" w:rsidRPr="00A561D4">
        <w:t xml:space="preserve">ed </w:t>
      </w:r>
      <w:r w:rsidRPr="00A561D4">
        <w:t xml:space="preserve">on their financial wellbeing </w:t>
      </w:r>
      <w:r w:rsidR="00AD5A3D" w:rsidRPr="00A561D4">
        <w:t xml:space="preserve">and </w:t>
      </w:r>
      <w:r w:rsidRPr="00A561D4">
        <w:t>increase</w:t>
      </w:r>
      <w:r w:rsidR="00AD5A3D" w:rsidRPr="00A561D4">
        <w:t xml:space="preserve">d </w:t>
      </w:r>
      <w:r w:rsidRPr="00A561D4">
        <w:t>non-compliance</w:t>
      </w:r>
      <w:r w:rsidR="00AD5A3D" w:rsidRPr="00A561D4">
        <w:t xml:space="preserve"> with medical advice and healthy behaviour was observed</w:t>
      </w:r>
      <w:r w:rsidR="00897D55" w:rsidRPr="00A561D4">
        <w:t>.</w:t>
      </w:r>
    </w:p>
    <w:p w14:paraId="6C33D3D4" w14:textId="26EF73C0" w:rsidR="00E250C9" w:rsidRPr="00A561D4" w:rsidRDefault="0047510C" w:rsidP="0047510C">
      <w:pPr>
        <w:pStyle w:val="ListParagraph"/>
        <w:numPr>
          <w:ilvl w:val="0"/>
          <w:numId w:val="1"/>
        </w:numPr>
        <w:spacing w:line="480" w:lineRule="auto"/>
      </w:pPr>
      <w:r w:rsidRPr="00A561D4">
        <w:t>Innovation</w:t>
      </w:r>
      <w:r w:rsidR="00ED4CE5" w:rsidRPr="00A561D4">
        <w:t xml:space="preserve"> is required to </w:t>
      </w:r>
      <w:r w:rsidRPr="00A561D4">
        <w:t xml:space="preserve">enable personalised care for people living with </w:t>
      </w:r>
      <w:r w:rsidR="00ED4CE5" w:rsidRPr="00A561D4">
        <w:t xml:space="preserve">diabetic </w:t>
      </w:r>
      <w:r w:rsidRPr="00A561D4">
        <w:t xml:space="preserve">foot ulceration </w:t>
      </w:r>
      <w:r w:rsidR="009942F3" w:rsidRPr="00A561D4">
        <w:t xml:space="preserve">treated with </w:t>
      </w:r>
      <w:r w:rsidRPr="00A561D4">
        <w:t>NROLDs</w:t>
      </w:r>
      <w:r w:rsidR="00ED4CE5" w:rsidRPr="00A561D4">
        <w:t xml:space="preserve">. </w:t>
      </w:r>
    </w:p>
    <w:p w14:paraId="74B03A3A" w14:textId="77777777" w:rsidR="00AD2788" w:rsidRPr="00A561D4" w:rsidRDefault="00AD2788" w:rsidP="00F94DC0">
      <w:pPr>
        <w:pStyle w:val="ListParagraph"/>
        <w:spacing w:line="480" w:lineRule="auto"/>
      </w:pPr>
    </w:p>
    <w:p w14:paraId="1B5251EC" w14:textId="137ABE64" w:rsidR="00704FE0" w:rsidRPr="00A561D4" w:rsidRDefault="00704FE0" w:rsidP="00F94DC0">
      <w:pPr>
        <w:spacing w:line="480" w:lineRule="auto"/>
      </w:pPr>
      <w:r w:rsidRPr="00A561D4">
        <w:rPr>
          <w:b/>
        </w:rPr>
        <w:t>Key words:</w:t>
      </w:r>
      <w:r w:rsidRPr="00A561D4">
        <w:t xml:space="preserve"> </w:t>
      </w:r>
    </w:p>
    <w:p w14:paraId="263AEB1C" w14:textId="4B385C40" w:rsidR="00AD2788" w:rsidRPr="00A561D4" w:rsidRDefault="00DF539F" w:rsidP="00F94DC0">
      <w:pPr>
        <w:spacing w:line="480" w:lineRule="auto"/>
      </w:pPr>
      <w:r w:rsidRPr="00A561D4">
        <w:t>Diabetes, Foot ulcer, quality of life, physical activity, casts</w:t>
      </w:r>
      <w:r w:rsidR="00ED4CE5" w:rsidRPr="00A561D4">
        <w:t>, sedentary behaviour</w:t>
      </w:r>
      <w:r w:rsidR="0047510C" w:rsidRPr="00A561D4">
        <w:t>, personalised care</w:t>
      </w:r>
      <w:r w:rsidR="00ED4CE5" w:rsidRPr="00A561D4">
        <w:t xml:space="preserve"> </w:t>
      </w:r>
    </w:p>
    <w:p w14:paraId="705F0B3B" w14:textId="77777777" w:rsidR="00DF539F" w:rsidRPr="00A561D4" w:rsidRDefault="00DF539F" w:rsidP="00F94DC0">
      <w:pPr>
        <w:spacing w:line="480" w:lineRule="auto"/>
      </w:pPr>
    </w:p>
    <w:p w14:paraId="117362D1" w14:textId="77777777" w:rsidR="00A561D4" w:rsidRDefault="00A561D4">
      <w:pPr>
        <w:rPr>
          <w:b/>
        </w:rPr>
      </w:pPr>
      <w:r>
        <w:rPr>
          <w:b/>
        </w:rPr>
        <w:br w:type="page"/>
      </w:r>
    </w:p>
    <w:p w14:paraId="5D43B975" w14:textId="55ED7376" w:rsidR="00BB1D81" w:rsidRPr="00A561D4" w:rsidRDefault="000C0291" w:rsidP="00F94DC0">
      <w:pPr>
        <w:spacing w:after="0" w:line="480" w:lineRule="auto"/>
        <w:jc w:val="both"/>
        <w:rPr>
          <w:b/>
        </w:rPr>
      </w:pPr>
      <w:r w:rsidRPr="00A561D4">
        <w:rPr>
          <w:b/>
        </w:rPr>
        <w:lastRenderedPageBreak/>
        <w:t xml:space="preserve">Abstract </w:t>
      </w:r>
    </w:p>
    <w:p w14:paraId="30668B31" w14:textId="2815C89B" w:rsidR="00134EC9" w:rsidRPr="00A561D4" w:rsidRDefault="00276D03" w:rsidP="00F94DC0">
      <w:pPr>
        <w:spacing w:after="0" w:line="480" w:lineRule="auto"/>
        <w:jc w:val="both"/>
      </w:pPr>
      <w:r w:rsidRPr="00A561D4">
        <w:rPr>
          <w:rFonts w:cstheme="minorHAnsi"/>
          <w:color w:val="000000"/>
        </w:rPr>
        <w:t xml:space="preserve">Recurrent diabetic foot ulcers are associated with </w:t>
      </w:r>
      <w:r w:rsidR="00F772A8" w:rsidRPr="00A561D4">
        <w:rPr>
          <w:rFonts w:cstheme="minorHAnsi"/>
          <w:color w:val="000000"/>
        </w:rPr>
        <w:t xml:space="preserve">poor health-related </w:t>
      </w:r>
      <w:r w:rsidRPr="00A561D4">
        <w:rPr>
          <w:rFonts w:cstheme="minorHAnsi"/>
          <w:color w:val="000000"/>
        </w:rPr>
        <w:t xml:space="preserve">quality of life and </w:t>
      </w:r>
      <w:r w:rsidR="00F772A8" w:rsidRPr="00A561D4">
        <w:rPr>
          <w:rFonts w:cstheme="minorHAnsi"/>
          <w:color w:val="000000"/>
        </w:rPr>
        <w:t xml:space="preserve">reduced </w:t>
      </w:r>
      <w:r w:rsidRPr="00A561D4">
        <w:rPr>
          <w:rFonts w:cstheme="minorHAnsi"/>
          <w:color w:val="000000"/>
        </w:rPr>
        <w:t xml:space="preserve">mobility. Current guidelines recommend </w:t>
      </w:r>
      <w:r w:rsidR="00F772A8" w:rsidRPr="00A561D4">
        <w:rPr>
          <w:rFonts w:cstheme="minorHAnsi"/>
          <w:color w:val="000000"/>
        </w:rPr>
        <w:t xml:space="preserve">application of </w:t>
      </w:r>
      <w:r w:rsidRPr="00A561D4">
        <w:rPr>
          <w:rFonts w:cstheme="minorHAnsi"/>
          <w:color w:val="000000"/>
        </w:rPr>
        <w:t xml:space="preserve">non-removable offloading devices </w:t>
      </w:r>
      <w:r w:rsidR="00F772A8" w:rsidRPr="00A561D4">
        <w:rPr>
          <w:rFonts w:cstheme="minorHAnsi"/>
          <w:color w:val="000000"/>
        </w:rPr>
        <w:t xml:space="preserve">(NROLDs) </w:t>
      </w:r>
      <w:r w:rsidRPr="00A561D4">
        <w:rPr>
          <w:rFonts w:cstheme="minorHAnsi"/>
          <w:color w:val="000000"/>
        </w:rPr>
        <w:t xml:space="preserve">as they </w:t>
      </w:r>
      <w:r w:rsidR="00F772A8" w:rsidRPr="00A561D4">
        <w:rPr>
          <w:rFonts w:cstheme="minorHAnsi"/>
          <w:color w:val="000000"/>
        </w:rPr>
        <w:t xml:space="preserve">may </w:t>
      </w:r>
      <w:r w:rsidRPr="00A561D4">
        <w:rPr>
          <w:rFonts w:cstheme="minorHAnsi"/>
          <w:color w:val="000000"/>
        </w:rPr>
        <w:t>improve healing</w:t>
      </w:r>
      <w:r w:rsidR="009467DE" w:rsidRPr="00A561D4">
        <w:rPr>
          <w:rFonts w:cstheme="minorHAnsi"/>
          <w:color w:val="000000"/>
        </w:rPr>
        <w:t xml:space="preserve"> </w:t>
      </w:r>
      <w:r w:rsidR="00F772A8" w:rsidRPr="00A561D4">
        <w:rPr>
          <w:rFonts w:cstheme="minorHAnsi"/>
          <w:color w:val="000000"/>
        </w:rPr>
        <w:t xml:space="preserve">of diabetic foot ulcers </w:t>
      </w:r>
      <w:r w:rsidR="009467DE" w:rsidRPr="00A561D4">
        <w:rPr>
          <w:rFonts w:cstheme="minorHAnsi"/>
          <w:color w:val="000000"/>
        </w:rPr>
        <w:t xml:space="preserve">but there is a lack of information on the wider effects of </w:t>
      </w:r>
      <w:r w:rsidR="00F772A8" w:rsidRPr="00A561D4">
        <w:rPr>
          <w:rFonts w:cstheme="minorHAnsi"/>
          <w:color w:val="000000"/>
        </w:rPr>
        <w:t xml:space="preserve">wearing </w:t>
      </w:r>
      <w:r w:rsidR="009467DE" w:rsidRPr="00A561D4">
        <w:rPr>
          <w:rFonts w:cstheme="minorHAnsi"/>
          <w:color w:val="000000"/>
        </w:rPr>
        <w:t>these devices</w:t>
      </w:r>
      <w:r w:rsidR="00F772A8" w:rsidRPr="00A561D4">
        <w:rPr>
          <w:rFonts w:cstheme="minorHAnsi"/>
          <w:color w:val="000000"/>
        </w:rPr>
        <w:t xml:space="preserve">. Few studies have examined the impact </w:t>
      </w:r>
      <w:r w:rsidR="0037313C" w:rsidRPr="00A561D4">
        <w:rPr>
          <w:rFonts w:cstheme="minorHAnsi"/>
          <w:color w:val="000000"/>
        </w:rPr>
        <w:t xml:space="preserve">of NROLDs </w:t>
      </w:r>
      <w:r w:rsidR="00F772A8" w:rsidRPr="00A561D4">
        <w:rPr>
          <w:rFonts w:cstheme="minorHAnsi"/>
          <w:color w:val="000000"/>
        </w:rPr>
        <w:t xml:space="preserve">on </w:t>
      </w:r>
      <w:r w:rsidR="0037313C" w:rsidRPr="00A561D4">
        <w:rPr>
          <w:rFonts w:cstheme="minorHAnsi"/>
          <w:color w:val="000000"/>
        </w:rPr>
        <w:t xml:space="preserve">holistic </w:t>
      </w:r>
      <w:r w:rsidR="009467DE" w:rsidRPr="00A561D4">
        <w:rPr>
          <w:rFonts w:cstheme="minorHAnsi"/>
          <w:color w:val="000000"/>
        </w:rPr>
        <w:t>wellbeing</w:t>
      </w:r>
      <w:r w:rsidR="006E415E" w:rsidRPr="00A561D4">
        <w:rPr>
          <w:rFonts w:cstheme="minorHAnsi"/>
          <w:color w:val="000000"/>
        </w:rPr>
        <w:t xml:space="preserve"> </w:t>
      </w:r>
      <w:r w:rsidR="0037313C" w:rsidRPr="00A561D4">
        <w:rPr>
          <w:rFonts w:cstheme="minorHAnsi"/>
          <w:color w:val="000000"/>
        </w:rPr>
        <w:t xml:space="preserve">or </w:t>
      </w:r>
      <w:r w:rsidR="00DE559B" w:rsidRPr="00A561D4">
        <w:rPr>
          <w:rFonts w:cstheme="minorHAnsi"/>
          <w:color w:val="000000"/>
        </w:rPr>
        <w:t>physical activity</w:t>
      </w:r>
      <w:r w:rsidR="00F772A8" w:rsidRPr="00A561D4">
        <w:rPr>
          <w:rFonts w:cstheme="minorHAnsi"/>
          <w:color w:val="000000"/>
        </w:rPr>
        <w:t xml:space="preserve">. </w:t>
      </w:r>
      <w:r w:rsidR="006E415E" w:rsidRPr="00A561D4">
        <w:rPr>
          <w:rFonts w:cstheme="minorHAnsi"/>
          <w:color w:val="000000"/>
        </w:rPr>
        <w:t xml:space="preserve">We </w:t>
      </w:r>
      <w:r w:rsidR="006E415E" w:rsidRPr="00A561D4">
        <w:t xml:space="preserve">aimed to investigate the short-term impact of NROLDs on physical activity and diabetic ulcer-related quality of life </w:t>
      </w:r>
      <w:r w:rsidR="00F772A8" w:rsidRPr="00A561D4">
        <w:t xml:space="preserve">(DFU-QoL) </w:t>
      </w:r>
      <w:r w:rsidR="006E415E" w:rsidRPr="00A561D4">
        <w:t xml:space="preserve">in a small sample of </w:t>
      </w:r>
      <w:r w:rsidR="00ED4CE5" w:rsidRPr="00A561D4">
        <w:t xml:space="preserve">community-dwelling </w:t>
      </w:r>
      <w:r w:rsidR="006E415E" w:rsidRPr="00A561D4">
        <w:t>people with</w:t>
      </w:r>
      <w:r w:rsidR="00F772A8" w:rsidRPr="00A561D4">
        <w:t xml:space="preserve"> recurrent</w:t>
      </w:r>
      <w:r w:rsidR="006E415E" w:rsidRPr="00A561D4">
        <w:t xml:space="preserve"> diabetic foot ulcers. </w:t>
      </w:r>
    </w:p>
    <w:p w14:paraId="235FBF5D" w14:textId="77777777" w:rsidR="0055126D" w:rsidRPr="00A561D4" w:rsidRDefault="0055126D" w:rsidP="00F94DC0">
      <w:pPr>
        <w:spacing w:after="0" w:line="480" w:lineRule="auto"/>
        <w:jc w:val="both"/>
      </w:pPr>
    </w:p>
    <w:p w14:paraId="4514A0F3" w14:textId="07426473" w:rsidR="00C06CBF" w:rsidRPr="00A561D4" w:rsidRDefault="006E415E" w:rsidP="00F94DC0">
      <w:pPr>
        <w:spacing w:after="0" w:line="480" w:lineRule="auto"/>
        <w:jc w:val="both"/>
        <w:rPr>
          <w:iCs/>
        </w:rPr>
      </w:pPr>
      <w:r w:rsidRPr="00A561D4">
        <w:t>We</w:t>
      </w:r>
      <w:r w:rsidR="00C06CBF" w:rsidRPr="00A561D4">
        <w:t xml:space="preserve"> </w:t>
      </w:r>
      <w:r w:rsidR="00F772A8" w:rsidRPr="00A561D4">
        <w:t>measured</w:t>
      </w:r>
      <w:r w:rsidR="00C06CBF" w:rsidRPr="00A561D4">
        <w:t xml:space="preserve"> </w:t>
      </w:r>
      <w:r w:rsidR="00024639" w:rsidRPr="00A561D4">
        <w:t xml:space="preserve">DFU-QoL </w:t>
      </w:r>
      <w:r w:rsidR="00C06CBF" w:rsidRPr="00A561D4">
        <w:t>and physical activity</w:t>
      </w:r>
      <w:r w:rsidR="00024639" w:rsidRPr="00A561D4">
        <w:t xml:space="preserve"> (GPAQ)</w:t>
      </w:r>
      <w:r w:rsidR="00C06CBF" w:rsidRPr="00A561D4">
        <w:t xml:space="preserve"> </w:t>
      </w:r>
      <w:r w:rsidR="00F772A8" w:rsidRPr="00A561D4">
        <w:t xml:space="preserve">in 18 </w:t>
      </w:r>
      <w:r w:rsidR="0037313C" w:rsidRPr="00A561D4">
        <w:t xml:space="preserve">people </w:t>
      </w:r>
      <w:r w:rsidR="00F772A8" w:rsidRPr="00A561D4">
        <w:t xml:space="preserve">with diabetic foot ulcers, recruited from a single clinic </w:t>
      </w:r>
      <w:r w:rsidR="00C06CBF" w:rsidRPr="00A561D4">
        <w:t xml:space="preserve">before </w:t>
      </w:r>
      <w:r w:rsidR="00F772A8" w:rsidRPr="00A561D4">
        <w:t xml:space="preserve">NROLD </w:t>
      </w:r>
      <w:r w:rsidR="00C06CBF" w:rsidRPr="00A561D4">
        <w:t>application</w:t>
      </w:r>
      <w:r w:rsidR="00F772A8" w:rsidRPr="00A561D4">
        <w:t>, and at three and six weeks after device fitting.</w:t>
      </w:r>
      <w:r w:rsidR="00024639" w:rsidRPr="00A561D4">
        <w:t xml:space="preserve"> </w:t>
      </w:r>
      <w:r w:rsidR="00C06CBF" w:rsidRPr="00A561D4">
        <w:t xml:space="preserve"> </w:t>
      </w:r>
      <w:r w:rsidR="00F772A8" w:rsidRPr="00A561D4">
        <w:t xml:space="preserve">Participants were aged from </w:t>
      </w:r>
      <w:r w:rsidR="008A0F22" w:rsidRPr="00A561D4">
        <w:t xml:space="preserve">39 to 81 years (mean 58.4; SD 10.1) </w:t>
      </w:r>
      <w:r w:rsidR="00C06CBF" w:rsidRPr="00A561D4">
        <w:rPr>
          <w:iCs/>
        </w:rPr>
        <w:t>with an equal number of males and females.</w:t>
      </w:r>
      <w:r w:rsidR="008A0F22" w:rsidRPr="00A561D4">
        <w:rPr>
          <w:iCs/>
        </w:rPr>
        <w:t xml:space="preserve"> Fourteen participants (78%) completed six-week questionnaires. </w:t>
      </w:r>
    </w:p>
    <w:p w14:paraId="2ACFE5EE" w14:textId="77777777" w:rsidR="0055126D" w:rsidRPr="00A561D4" w:rsidRDefault="0055126D" w:rsidP="00F94DC0">
      <w:pPr>
        <w:spacing w:after="0" w:line="480" w:lineRule="auto"/>
        <w:jc w:val="both"/>
      </w:pPr>
    </w:p>
    <w:p w14:paraId="400BC92B" w14:textId="6BC0981F" w:rsidR="00781EB3" w:rsidRPr="00A561D4" w:rsidRDefault="00024639" w:rsidP="00F94DC0">
      <w:pPr>
        <w:spacing w:after="0" w:line="480" w:lineRule="auto"/>
        <w:jc w:val="both"/>
        <w:rPr>
          <w:rFonts w:cstheme="minorHAnsi"/>
        </w:rPr>
      </w:pPr>
      <w:r w:rsidRPr="00A561D4">
        <w:rPr>
          <w:rFonts w:cstheme="minorHAnsi"/>
        </w:rPr>
        <w:t xml:space="preserve">Although there was some </w:t>
      </w:r>
      <w:r w:rsidR="008A0F22" w:rsidRPr="00A561D4">
        <w:rPr>
          <w:rFonts w:cstheme="minorHAnsi"/>
        </w:rPr>
        <w:t xml:space="preserve">interim decline observed </w:t>
      </w:r>
      <w:r w:rsidRPr="00A561D4">
        <w:rPr>
          <w:rFonts w:cstheme="minorHAnsi"/>
        </w:rPr>
        <w:t>within individual domains of the DFU-QoL</w:t>
      </w:r>
      <w:r w:rsidR="008A0F22" w:rsidRPr="00A561D4">
        <w:rPr>
          <w:rFonts w:cstheme="minorHAnsi"/>
        </w:rPr>
        <w:t xml:space="preserve"> (financial, mean difference (MD) 16.2 (95% CI 2.1, 30.2); p=0.03); non-compliance MD 12.5 (95% CI -0.2, 25.2); p=0.05), no differences were observed over six weeks.</w:t>
      </w:r>
      <w:r w:rsidR="00095E2C" w:rsidRPr="00A561D4">
        <w:rPr>
          <w:rFonts w:cstheme="minorHAnsi"/>
        </w:rPr>
        <w:t xml:space="preserve"> </w:t>
      </w:r>
      <w:r w:rsidR="00524BB0" w:rsidRPr="00A561D4">
        <w:rPr>
          <w:rFonts w:cstheme="minorHAnsi"/>
        </w:rPr>
        <w:t xml:space="preserve">Levels of physical activity </w:t>
      </w:r>
      <w:r w:rsidR="00ED4CE5" w:rsidRPr="00A561D4">
        <w:rPr>
          <w:rFonts w:cstheme="minorHAnsi"/>
        </w:rPr>
        <w:t>declined over time,</w:t>
      </w:r>
      <w:r w:rsidR="00AD541A" w:rsidRPr="00A561D4">
        <w:rPr>
          <w:rFonts w:cstheme="minorHAnsi"/>
        </w:rPr>
        <w:t xml:space="preserve"> with </w:t>
      </w:r>
      <w:r w:rsidR="00ED4CE5" w:rsidRPr="00A561D4">
        <w:rPr>
          <w:rFonts w:cstheme="minorHAnsi"/>
        </w:rPr>
        <w:t>half (</w:t>
      </w:r>
      <w:r w:rsidR="00AD541A" w:rsidRPr="00A561D4">
        <w:rPr>
          <w:rFonts w:cstheme="minorHAnsi"/>
        </w:rPr>
        <w:t>5</w:t>
      </w:r>
      <w:r w:rsidR="00625E32" w:rsidRPr="00A561D4">
        <w:rPr>
          <w:rFonts w:cstheme="minorHAnsi"/>
        </w:rPr>
        <w:t>6</w:t>
      </w:r>
      <w:r w:rsidR="00AD541A" w:rsidRPr="00A561D4">
        <w:rPr>
          <w:rFonts w:cstheme="minorHAnsi"/>
        </w:rPr>
        <w:t>%</w:t>
      </w:r>
      <w:r w:rsidR="00ED4CE5" w:rsidRPr="00A561D4">
        <w:rPr>
          <w:rFonts w:cstheme="minorHAnsi"/>
        </w:rPr>
        <w:t>)</w:t>
      </w:r>
      <w:r w:rsidR="00AD541A" w:rsidRPr="00A561D4">
        <w:rPr>
          <w:rFonts w:cstheme="minorHAnsi"/>
        </w:rPr>
        <w:t xml:space="preserve"> </w:t>
      </w:r>
      <w:r w:rsidR="00ED4CE5" w:rsidRPr="00A561D4">
        <w:rPr>
          <w:rFonts w:cstheme="minorHAnsi"/>
        </w:rPr>
        <w:t xml:space="preserve">of </w:t>
      </w:r>
      <w:r w:rsidR="0037313C" w:rsidRPr="00A561D4">
        <w:rPr>
          <w:rFonts w:cstheme="minorHAnsi"/>
        </w:rPr>
        <w:t xml:space="preserve">participants </w:t>
      </w:r>
      <w:r w:rsidR="00AD541A" w:rsidRPr="00A561D4">
        <w:rPr>
          <w:rFonts w:cstheme="minorHAnsi"/>
        </w:rPr>
        <w:t xml:space="preserve">classified as having low levels of physical activity at baseline, rising to </w:t>
      </w:r>
      <w:r w:rsidR="00ED4CE5" w:rsidRPr="00A561D4">
        <w:rPr>
          <w:rFonts w:cstheme="minorHAnsi"/>
        </w:rPr>
        <w:t>two-thirds (</w:t>
      </w:r>
      <w:r w:rsidR="00AD541A" w:rsidRPr="00A561D4">
        <w:rPr>
          <w:rFonts w:cstheme="minorHAnsi"/>
        </w:rPr>
        <w:t>67%</w:t>
      </w:r>
      <w:r w:rsidR="00ED4CE5" w:rsidRPr="00A561D4">
        <w:rPr>
          <w:rFonts w:cstheme="minorHAnsi"/>
        </w:rPr>
        <w:t>) at follow</w:t>
      </w:r>
      <w:r w:rsidR="0037313C" w:rsidRPr="00A561D4">
        <w:rPr>
          <w:rFonts w:cstheme="minorHAnsi"/>
        </w:rPr>
        <w:t>-</w:t>
      </w:r>
      <w:r w:rsidR="00ED4CE5" w:rsidRPr="00A561D4">
        <w:rPr>
          <w:rFonts w:cstheme="minorHAnsi"/>
        </w:rPr>
        <w:t xml:space="preserve">up. </w:t>
      </w:r>
    </w:p>
    <w:p w14:paraId="0BF08818" w14:textId="77777777" w:rsidR="00AF39F9" w:rsidRPr="00A561D4" w:rsidRDefault="00AF39F9" w:rsidP="00F94DC0">
      <w:pPr>
        <w:spacing w:after="0" w:line="480" w:lineRule="auto"/>
        <w:jc w:val="both"/>
        <w:rPr>
          <w:rFonts w:cstheme="minorHAnsi"/>
          <w:i/>
          <w:iCs/>
        </w:rPr>
      </w:pPr>
    </w:p>
    <w:p w14:paraId="64684B6E" w14:textId="52412E7E" w:rsidR="006E415E" w:rsidRPr="00A561D4" w:rsidRDefault="00C06CBF" w:rsidP="00F94DC0">
      <w:pPr>
        <w:spacing w:after="0" w:line="480" w:lineRule="auto"/>
        <w:jc w:val="both"/>
        <w:rPr>
          <w:rFonts w:cstheme="minorHAnsi"/>
        </w:rPr>
      </w:pPr>
      <w:r w:rsidRPr="00A561D4">
        <w:rPr>
          <w:rFonts w:cstheme="minorHAnsi"/>
        </w:rPr>
        <w:t xml:space="preserve">Future studies should explore </w:t>
      </w:r>
      <w:r w:rsidR="00226B04" w:rsidRPr="00A561D4">
        <w:rPr>
          <w:rFonts w:cstheme="minorHAnsi"/>
        </w:rPr>
        <w:t xml:space="preserve">the </w:t>
      </w:r>
      <w:r w:rsidR="003B7C73" w:rsidRPr="00A561D4">
        <w:rPr>
          <w:rFonts w:cstheme="minorHAnsi"/>
        </w:rPr>
        <w:t>longer-term</w:t>
      </w:r>
      <w:r w:rsidR="00226B04" w:rsidRPr="00A561D4">
        <w:rPr>
          <w:rFonts w:cstheme="minorHAnsi"/>
        </w:rPr>
        <w:t xml:space="preserve"> </w:t>
      </w:r>
      <w:r w:rsidR="00AD3B9F" w:rsidRPr="00A561D4">
        <w:rPr>
          <w:rFonts w:cstheme="minorHAnsi"/>
        </w:rPr>
        <w:t xml:space="preserve">holistic </w:t>
      </w:r>
      <w:r w:rsidR="00226B04" w:rsidRPr="00A561D4">
        <w:rPr>
          <w:rFonts w:cstheme="minorHAnsi"/>
        </w:rPr>
        <w:t xml:space="preserve">impact of </w:t>
      </w:r>
      <w:r w:rsidR="00D91F5C" w:rsidRPr="00A561D4">
        <w:rPr>
          <w:rFonts w:cstheme="minorHAnsi"/>
        </w:rPr>
        <w:t>NROLDs and</w:t>
      </w:r>
      <w:r w:rsidR="00030EA3" w:rsidRPr="00A561D4">
        <w:rPr>
          <w:rFonts w:cstheme="minorHAnsi"/>
        </w:rPr>
        <w:t xml:space="preserve"> </w:t>
      </w:r>
      <w:r w:rsidR="00D91F5C" w:rsidRPr="00A561D4">
        <w:rPr>
          <w:rFonts w:cstheme="minorHAnsi"/>
        </w:rPr>
        <w:t>develop more</w:t>
      </w:r>
      <w:r w:rsidR="00AD3B9F" w:rsidRPr="00A561D4">
        <w:rPr>
          <w:rFonts w:cstheme="minorHAnsi"/>
        </w:rPr>
        <w:t xml:space="preserve"> personalised approaches </w:t>
      </w:r>
      <w:r w:rsidR="00D91F5C" w:rsidRPr="00A561D4">
        <w:rPr>
          <w:rFonts w:cstheme="minorHAnsi"/>
        </w:rPr>
        <w:t xml:space="preserve">to care </w:t>
      </w:r>
      <w:r w:rsidR="00AD3B9F" w:rsidRPr="00A561D4">
        <w:rPr>
          <w:rFonts w:cstheme="minorHAnsi"/>
        </w:rPr>
        <w:t>at the point of prescription, during</w:t>
      </w:r>
      <w:r w:rsidR="00D91F5C" w:rsidRPr="00A561D4">
        <w:rPr>
          <w:rFonts w:cstheme="minorHAnsi"/>
        </w:rPr>
        <w:t>,</w:t>
      </w:r>
      <w:r w:rsidR="00AD3B9F" w:rsidRPr="00A561D4">
        <w:rPr>
          <w:rFonts w:cstheme="minorHAnsi"/>
        </w:rPr>
        <w:t xml:space="preserve"> </w:t>
      </w:r>
      <w:r w:rsidR="002F2695" w:rsidRPr="00A561D4">
        <w:rPr>
          <w:rFonts w:cstheme="minorHAnsi"/>
        </w:rPr>
        <w:t>and</w:t>
      </w:r>
      <w:r w:rsidR="00AD3B9F" w:rsidRPr="00A561D4">
        <w:rPr>
          <w:rFonts w:cstheme="minorHAnsi"/>
        </w:rPr>
        <w:t xml:space="preserve"> post-device use</w:t>
      </w:r>
      <w:r w:rsidR="00030EA3" w:rsidRPr="00A561D4">
        <w:rPr>
          <w:rFonts w:cstheme="minorHAnsi"/>
        </w:rPr>
        <w:t xml:space="preserve">. </w:t>
      </w:r>
    </w:p>
    <w:p w14:paraId="4D25A3E6" w14:textId="4A5A0DCB" w:rsidR="000C0291" w:rsidRPr="00A561D4" w:rsidRDefault="000C0291" w:rsidP="00F94DC0">
      <w:pPr>
        <w:spacing w:after="0" w:line="480" w:lineRule="auto"/>
        <w:jc w:val="both"/>
        <w:rPr>
          <w:rFonts w:eastAsia="Times New Roman" w:cstheme="minorHAnsi"/>
          <w:lang w:val="en-US"/>
        </w:rPr>
      </w:pPr>
    </w:p>
    <w:p w14:paraId="7BCFFA29" w14:textId="77777777" w:rsidR="006722AE" w:rsidRPr="00A561D4" w:rsidRDefault="006722AE" w:rsidP="00F94DC0">
      <w:pPr>
        <w:spacing w:after="0" w:line="480" w:lineRule="auto"/>
        <w:jc w:val="both"/>
        <w:rPr>
          <w:rFonts w:eastAsia="Times New Roman" w:cstheme="minorHAnsi"/>
          <w:lang w:val="en-US"/>
        </w:rPr>
      </w:pPr>
    </w:p>
    <w:p w14:paraId="20B6CB6A" w14:textId="77777777" w:rsidR="0037313C" w:rsidRPr="00A561D4" w:rsidRDefault="0037313C">
      <w:pPr>
        <w:rPr>
          <w:b/>
        </w:rPr>
      </w:pPr>
      <w:r w:rsidRPr="00A561D4">
        <w:rPr>
          <w:b/>
        </w:rPr>
        <w:br w:type="page"/>
      </w:r>
    </w:p>
    <w:p w14:paraId="64A1E5E6" w14:textId="05F8468A" w:rsidR="00704FE0" w:rsidRPr="00A561D4" w:rsidRDefault="00704FE0" w:rsidP="00F94DC0">
      <w:pPr>
        <w:spacing w:line="480" w:lineRule="auto"/>
      </w:pPr>
      <w:r w:rsidRPr="00A561D4">
        <w:rPr>
          <w:b/>
        </w:rPr>
        <w:lastRenderedPageBreak/>
        <w:t xml:space="preserve">Background: </w:t>
      </w:r>
    </w:p>
    <w:p w14:paraId="200DB536" w14:textId="6E4F6732" w:rsidR="00BB1D81" w:rsidRPr="00A561D4" w:rsidRDefault="00BB1D81" w:rsidP="00F94DC0">
      <w:pPr>
        <w:spacing w:after="0" w:line="480" w:lineRule="auto"/>
        <w:jc w:val="both"/>
        <w:rPr>
          <w:rFonts w:cstheme="minorHAnsi"/>
          <w:color w:val="000000"/>
        </w:rPr>
      </w:pPr>
      <w:r w:rsidRPr="00A561D4">
        <w:rPr>
          <w:rFonts w:eastAsia="Times New Roman" w:cstheme="minorHAnsi"/>
          <w:lang w:val="en-US"/>
        </w:rPr>
        <w:t xml:space="preserve">Foot ulcers are one of the most </w:t>
      </w:r>
      <w:r w:rsidR="00936E17" w:rsidRPr="00A561D4">
        <w:rPr>
          <w:rFonts w:eastAsia="Times New Roman" w:cstheme="minorHAnsi"/>
          <w:lang w:val="en-US"/>
        </w:rPr>
        <w:t xml:space="preserve">common </w:t>
      </w:r>
      <w:r w:rsidRPr="00A561D4">
        <w:rPr>
          <w:rFonts w:eastAsia="Times New Roman" w:cstheme="minorHAnsi"/>
          <w:lang w:val="en-US"/>
        </w:rPr>
        <w:t xml:space="preserve">serious complications in diabetes, affecting up to </w:t>
      </w:r>
      <w:r w:rsidR="006C6700" w:rsidRPr="00A561D4">
        <w:rPr>
          <w:rFonts w:eastAsia="Times New Roman" w:cstheme="minorHAnsi"/>
          <w:lang w:val="en-US"/>
        </w:rPr>
        <w:t>34</w:t>
      </w:r>
      <w:r w:rsidRPr="00A561D4">
        <w:rPr>
          <w:rFonts w:eastAsia="Times New Roman" w:cstheme="minorHAnsi"/>
          <w:lang w:val="en-US"/>
        </w:rPr>
        <w:t xml:space="preserve">% of </w:t>
      </w:r>
      <w:r w:rsidR="00936E17" w:rsidRPr="00A561D4">
        <w:rPr>
          <w:rFonts w:eastAsia="Times New Roman" w:cstheme="minorHAnsi"/>
          <w:lang w:val="en-US"/>
        </w:rPr>
        <w:t xml:space="preserve">people living with diabetes </w:t>
      </w:r>
      <w:r w:rsidRPr="00A561D4">
        <w:rPr>
          <w:rFonts w:eastAsia="Times New Roman" w:cstheme="minorHAnsi"/>
          <w:lang w:val="en-US"/>
        </w:rPr>
        <w:t>during their lifetime</w:t>
      </w:r>
      <w:r w:rsidR="00F47F73" w:rsidRPr="00A561D4">
        <w:rPr>
          <w:rFonts w:eastAsia="Times New Roman" w:cstheme="minorHAnsi"/>
          <w:lang w:val="en-US"/>
        </w:rPr>
        <w:t>.</w:t>
      </w:r>
      <w:r w:rsidR="006C6700" w:rsidRPr="00A561D4">
        <w:rPr>
          <w:rFonts w:eastAsia="Times New Roman" w:cstheme="minorHAnsi"/>
          <w:lang w:val="en-US"/>
        </w:rPr>
        <w:fldChar w:fldCharType="begin"/>
      </w:r>
      <w:r w:rsidR="006C6700" w:rsidRPr="00A561D4">
        <w:rPr>
          <w:rFonts w:eastAsia="Times New Roman" w:cstheme="minorHAnsi"/>
          <w:lang w:val="en-US"/>
        </w:rPr>
        <w:instrText xml:space="preserve"> ADDIN EN.CITE &lt;EndNote&gt;&lt;Cite&gt;&lt;Author&gt;Armstrong&lt;/Author&gt;&lt;Year&gt;2017&lt;/Year&gt;&lt;RecNum&gt;1532&lt;/RecNum&gt;&lt;DisplayText&gt;&lt;style face="superscript"&gt;1&lt;/style&gt;&lt;/DisplayText&gt;&lt;record&gt;&lt;rec-number&gt;1532&lt;/rec-number&gt;&lt;foreign-keys&gt;&lt;key app="EN" db-id="fvep90sto5z029e2z95p5r2fp00p2dx2vepr" timestamp="1634040673"&gt;1532&lt;/key&gt;&lt;/foreign-keys&gt;&lt;ref-type name="Journal Article"&gt;17&lt;/ref-type&gt;&lt;contributors&gt;&lt;authors&gt;&lt;author&gt;Armstrong, David G&lt;/author&gt;&lt;author&gt;Boulton, Andrew JM&lt;/author&gt;&lt;author&gt;Bus, Sicco A&lt;/author&gt;&lt;/authors&gt;&lt;/contributors&gt;&lt;titles&gt;&lt;title&gt;Diabetic foot ulcers and their recurrence&lt;/title&gt;&lt;secondary-title&gt;New England Journal of Medicine&lt;/secondary-title&gt;&lt;/titles&gt;&lt;periodical&gt;&lt;full-title&gt;New England Journal of Medicine&lt;/full-title&gt;&lt;abbr-1&gt;N. Engl. J. Med.&lt;/abbr-1&gt;&lt;abbr-2&gt;N Engl J Med&lt;/abbr-2&gt;&lt;/periodical&gt;&lt;pages&gt;2367-2375&lt;/pages&gt;&lt;volume&gt;376&lt;/volume&gt;&lt;number&gt;24&lt;/number&gt;&lt;dates&gt;&lt;year&gt;2017&lt;/year&gt;&lt;/dates&gt;&lt;isbn&gt;0028-4793&lt;/isbn&gt;&lt;urls&gt;&lt;/urls&gt;&lt;/record&gt;&lt;/Cite&gt;&lt;/EndNote&gt;</w:instrText>
      </w:r>
      <w:r w:rsidR="006C6700" w:rsidRPr="00A561D4">
        <w:rPr>
          <w:rFonts w:eastAsia="Times New Roman" w:cstheme="minorHAnsi"/>
          <w:lang w:val="en-US"/>
        </w:rPr>
        <w:fldChar w:fldCharType="separate"/>
      </w:r>
      <w:r w:rsidR="006C6700" w:rsidRPr="00A561D4">
        <w:rPr>
          <w:rFonts w:eastAsia="Times New Roman" w:cstheme="minorHAnsi"/>
          <w:noProof/>
          <w:vertAlign w:val="superscript"/>
          <w:lang w:val="en-US"/>
        </w:rPr>
        <w:t>1</w:t>
      </w:r>
      <w:r w:rsidR="006C6700" w:rsidRPr="00A561D4">
        <w:rPr>
          <w:rFonts w:eastAsia="Times New Roman" w:cstheme="minorHAnsi"/>
          <w:lang w:val="en-US"/>
        </w:rPr>
        <w:fldChar w:fldCharType="end"/>
      </w:r>
      <w:r w:rsidRPr="00A561D4">
        <w:rPr>
          <w:rFonts w:eastAsia="Times New Roman" w:cstheme="minorHAnsi"/>
          <w:lang w:val="en-US"/>
        </w:rPr>
        <w:t xml:space="preserve"> Outcomes</w:t>
      </w:r>
      <w:r w:rsidR="00722497" w:rsidRPr="00A561D4">
        <w:rPr>
          <w:rFonts w:eastAsia="Times New Roman" w:cstheme="minorHAnsi"/>
          <w:lang w:val="en-US"/>
        </w:rPr>
        <w:t xml:space="preserve"> from foot ulcers</w:t>
      </w:r>
      <w:r w:rsidRPr="00A561D4">
        <w:rPr>
          <w:rFonts w:eastAsia="Times New Roman" w:cstheme="minorHAnsi"/>
          <w:lang w:val="en-US"/>
        </w:rPr>
        <w:t xml:space="preserve"> are variable but </w:t>
      </w:r>
      <w:r w:rsidR="00AF583B" w:rsidRPr="00A561D4">
        <w:rPr>
          <w:rFonts w:eastAsia="Times New Roman" w:cstheme="minorHAnsi"/>
          <w:lang w:val="en-US"/>
        </w:rPr>
        <w:t>infected</w:t>
      </w:r>
      <w:r w:rsidR="00B407F5" w:rsidRPr="00A561D4">
        <w:rPr>
          <w:rFonts w:eastAsia="Times New Roman" w:cstheme="minorHAnsi"/>
          <w:lang w:val="en-US"/>
        </w:rPr>
        <w:t xml:space="preserve"> ulcers </w:t>
      </w:r>
      <w:r w:rsidRPr="00A561D4">
        <w:rPr>
          <w:rFonts w:eastAsia="Times New Roman" w:cstheme="minorHAnsi"/>
          <w:lang w:val="en-US"/>
        </w:rPr>
        <w:t>are associated with high levels of morbidity</w:t>
      </w:r>
      <w:r w:rsidR="00B407F5" w:rsidRPr="00A561D4">
        <w:rPr>
          <w:rFonts w:eastAsia="Times New Roman" w:cstheme="minorHAnsi"/>
          <w:lang w:val="en-US"/>
        </w:rPr>
        <w:t>,</w:t>
      </w:r>
      <w:r w:rsidRPr="00A561D4">
        <w:rPr>
          <w:rFonts w:eastAsia="Times New Roman" w:cstheme="minorHAnsi"/>
          <w:lang w:val="en-US"/>
        </w:rPr>
        <w:t xml:space="preserve"> including hospitali</w:t>
      </w:r>
      <w:r w:rsidR="00AC6A84" w:rsidRPr="00A561D4">
        <w:rPr>
          <w:rFonts w:eastAsia="Times New Roman" w:cstheme="minorHAnsi"/>
          <w:lang w:val="en-US"/>
        </w:rPr>
        <w:t>s</w:t>
      </w:r>
      <w:r w:rsidRPr="00A561D4">
        <w:rPr>
          <w:rFonts w:eastAsia="Times New Roman" w:cstheme="minorHAnsi"/>
          <w:lang w:val="en-US"/>
        </w:rPr>
        <w:t xml:space="preserve">ation, and increased </w:t>
      </w:r>
      <w:r w:rsidR="00936E17" w:rsidRPr="00A561D4">
        <w:rPr>
          <w:rFonts w:eastAsia="Times New Roman" w:cstheme="minorHAnsi"/>
          <w:lang w:val="en-US"/>
        </w:rPr>
        <w:t xml:space="preserve">risk of </w:t>
      </w:r>
      <w:r w:rsidR="00B407F5" w:rsidRPr="00A561D4">
        <w:rPr>
          <w:rFonts w:eastAsia="Times New Roman" w:cstheme="minorHAnsi"/>
          <w:lang w:val="en-US"/>
        </w:rPr>
        <w:t xml:space="preserve">limb amputation and </w:t>
      </w:r>
      <w:r w:rsidRPr="00A561D4">
        <w:rPr>
          <w:rFonts w:eastAsia="Times New Roman" w:cstheme="minorHAnsi"/>
          <w:lang w:val="en-US"/>
        </w:rPr>
        <w:t>mortality</w:t>
      </w:r>
      <w:r w:rsidR="00F47F73" w:rsidRPr="00A561D4">
        <w:rPr>
          <w:rFonts w:eastAsia="Times New Roman" w:cstheme="minorHAnsi"/>
          <w:lang w:val="en-US"/>
        </w:rPr>
        <w:t>.</w:t>
      </w:r>
      <w:r w:rsidRPr="00A561D4">
        <w:rPr>
          <w:rFonts w:eastAsia="Times New Roman" w:cstheme="minorHAnsi"/>
          <w:lang w:val="en-US"/>
        </w:rPr>
        <w:fldChar w:fldCharType="begin">
          <w:fldData xml:space="preserve">PEVuZE5vdGU+PENpdGU+PEF1dGhvcj5OZG9zaTwvQXV0aG9yPjxZZWFyPjIwMTg8L1llYXI+PFJl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</w:fldData>
        </w:fldChar>
      </w:r>
      <w:r w:rsidR="006C6700" w:rsidRPr="00A561D4">
        <w:rPr>
          <w:rFonts w:eastAsia="Times New Roman" w:cstheme="minorHAnsi"/>
          <w:lang w:val="en-US"/>
        </w:rPr>
        <w:instrText xml:space="preserve"> ADDIN EN.CITE </w:instrText>
      </w:r>
      <w:r w:rsidR="006C6700" w:rsidRPr="00A561D4">
        <w:rPr>
          <w:rFonts w:eastAsia="Times New Roman" w:cstheme="minorHAnsi"/>
          <w:lang w:val="en-US"/>
        </w:rPr>
        <w:fldChar w:fldCharType="begin">
          <w:fldData xml:space="preserve">PEVuZE5vdGU+PENpdGU+PEF1dGhvcj5OZG9zaTwvQXV0aG9yPjxZZWFyPjIwMTg8L1llYXI+PFJl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</w:fldData>
        </w:fldChar>
      </w:r>
      <w:r w:rsidR="006C6700" w:rsidRPr="00A561D4">
        <w:rPr>
          <w:rFonts w:eastAsia="Times New Roman" w:cstheme="minorHAnsi"/>
          <w:lang w:val="en-US"/>
        </w:rPr>
        <w:instrText xml:space="preserve"> ADDIN EN.CITE.DATA </w:instrText>
      </w:r>
      <w:r w:rsidR="006C6700" w:rsidRPr="00A561D4">
        <w:rPr>
          <w:rFonts w:eastAsia="Times New Roman" w:cstheme="minorHAnsi"/>
          <w:lang w:val="en-US"/>
        </w:rPr>
      </w:r>
      <w:r w:rsidR="006C6700" w:rsidRPr="00A561D4">
        <w:rPr>
          <w:rFonts w:eastAsia="Times New Roman" w:cstheme="minorHAnsi"/>
          <w:lang w:val="en-US"/>
        </w:rPr>
        <w:fldChar w:fldCharType="end"/>
      </w:r>
      <w:r w:rsidRPr="00A561D4">
        <w:rPr>
          <w:rFonts w:eastAsia="Times New Roman" w:cstheme="minorHAnsi"/>
          <w:lang w:val="en-US"/>
        </w:rPr>
      </w:r>
      <w:r w:rsidRPr="00A561D4">
        <w:rPr>
          <w:rFonts w:eastAsia="Times New Roman" w:cstheme="minorHAnsi"/>
          <w:lang w:val="en-US"/>
        </w:rPr>
        <w:fldChar w:fldCharType="separate"/>
      </w:r>
      <w:r w:rsidR="006C6700" w:rsidRPr="00A561D4">
        <w:rPr>
          <w:rFonts w:eastAsia="Times New Roman" w:cstheme="minorHAnsi"/>
          <w:noProof/>
          <w:vertAlign w:val="superscript"/>
          <w:lang w:val="en-US"/>
        </w:rPr>
        <w:t>2</w:t>
      </w:r>
      <w:r w:rsidRPr="00A561D4">
        <w:rPr>
          <w:rFonts w:eastAsia="Times New Roman" w:cstheme="minorHAnsi"/>
          <w:lang w:val="en-US"/>
        </w:rPr>
        <w:fldChar w:fldCharType="end"/>
      </w:r>
      <w:r w:rsidRPr="00A561D4">
        <w:rPr>
          <w:rFonts w:eastAsia="Times New Roman" w:cstheme="minorHAnsi"/>
          <w:lang w:val="en-US"/>
        </w:rPr>
        <w:t xml:space="preserve"> </w:t>
      </w:r>
      <w:r w:rsidRPr="00A561D4">
        <w:rPr>
          <w:rFonts w:cstheme="minorHAnsi"/>
          <w:color w:val="000000"/>
        </w:rPr>
        <w:t xml:space="preserve">Consequently, the management of </w:t>
      </w:r>
      <w:r w:rsidR="006C6700" w:rsidRPr="00A561D4">
        <w:rPr>
          <w:rFonts w:cstheme="minorHAnsi"/>
          <w:color w:val="000000"/>
        </w:rPr>
        <w:t>diabetic foot ulcers (</w:t>
      </w:r>
      <w:r w:rsidRPr="00A561D4">
        <w:rPr>
          <w:rFonts w:cstheme="minorHAnsi"/>
          <w:color w:val="000000"/>
        </w:rPr>
        <w:t>DFUs</w:t>
      </w:r>
      <w:r w:rsidR="006C6700" w:rsidRPr="00A561D4">
        <w:rPr>
          <w:rFonts w:cstheme="minorHAnsi"/>
          <w:color w:val="000000"/>
        </w:rPr>
        <w:t>)</w:t>
      </w:r>
      <w:r w:rsidRPr="00A561D4">
        <w:rPr>
          <w:rFonts w:cstheme="minorHAnsi"/>
          <w:color w:val="000000"/>
        </w:rPr>
        <w:t xml:space="preserve"> costs the</w:t>
      </w:r>
      <w:r w:rsidR="006C6700" w:rsidRPr="00A561D4">
        <w:rPr>
          <w:rFonts w:cstheme="minorHAnsi"/>
          <w:color w:val="000000"/>
        </w:rPr>
        <w:t xml:space="preserve"> National Health Service</w:t>
      </w:r>
      <w:r w:rsidRPr="00A561D4">
        <w:rPr>
          <w:rFonts w:cstheme="minorHAnsi"/>
          <w:color w:val="000000"/>
        </w:rPr>
        <w:t xml:space="preserve"> </w:t>
      </w:r>
      <w:r w:rsidR="006C6700" w:rsidRPr="00A561D4">
        <w:rPr>
          <w:rFonts w:cstheme="minorHAnsi"/>
          <w:color w:val="000000"/>
        </w:rPr>
        <w:t>(</w:t>
      </w:r>
      <w:r w:rsidRPr="00A561D4">
        <w:rPr>
          <w:rFonts w:cstheme="minorHAnsi"/>
          <w:color w:val="000000"/>
        </w:rPr>
        <w:t>NHS</w:t>
      </w:r>
      <w:r w:rsidR="006C6700" w:rsidRPr="00A561D4">
        <w:rPr>
          <w:rFonts w:cstheme="minorHAnsi"/>
          <w:color w:val="000000"/>
        </w:rPr>
        <w:t>)</w:t>
      </w:r>
      <w:r w:rsidRPr="00A561D4">
        <w:rPr>
          <w:rFonts w:cstheme="minorHAnsi"/>
          <w:color w:val="000000"/>
        </w:rPr>
        <w:t xml:space="preserve"> £600m per year and </w:t>
      </w:r>
      <w:r w:rsidR="00936E17" w:rsidRPr="00A561D4">
        <w:rPr>
          <w:rFonts w:cstheme="minorHAnsi"/>
          <w:color w:val="000000"/>
        </w:rPr>
        <w:t xml:space="preserve">these </w:t>
      </w:r>
      <w:r w:rsidR="00B407F5" w:rsidRPr="00A561D4">
        <w:rPr>
          <w:rFonts w:cstheme="minorHAnsi"/>
          <w:color w:val="000000"/>
        </w:rPr>
        <w:t xml:space="preserve">costs </w:t>
      </w:r>
      <w:r w:rsidRPr="00A561D4">
        <w:rPr>
          <w:rFonts w:cstheme="minorHAnsi"/>
          <w:color w:val="000000"/>
        </w:rPr>
        <w:t xml:space="preserve">will likely increase as the prevalence of Type 2 diabetes </w:t>
      </w:r>
      <w:r w:rsidR="00B407F5" w:rsidRPr="00A561D4">
        <w:rPr>
          <w:rFonts w:cstheme="minorHAnsi"/>
          <w:color w:val="000000"/>
        </w:rPr>
        <w:t xml:space="preserve">mellitus </w:t>
      </w:r>
      <w:r w:rsidRPr="00A561D4">
        <w:rPr>
          <w:rFonts w:cstheme="minorHAnsi"/>
          <w:color w:val="000000"/>
        </w:rPr>
        <w:t>rises</w:t>
      </w:r>
      <w:r w:rsidR="00F47F73" w:rsidRPr="00A561D4">
        <w:rPr>
          <w:rFonts w:cstheme="minorHAnsi"/>
          <w:color w:val="000000"/>
        </w:rPr>
        <w:t>.</w:t>
      </w:r>
      <w:r w:rsidRPr="00A561D4">
        <w:rPr>
          <w:rFonts w:cstheme="minorHAnsi"/>
          <w:color w:val="000000"/>
        </w:rPr>
        <w:fldChar w:fldCharType="begin">
          <w:fldData xml:space="preserve">PEVuZE5vdGU+PENpdGU+PEF1dGhvcj5FeGNlbGxlbmNlPC9BdXRob3I+PFllYXI+MjAxNSAoVXBk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</w:fldData>
        </w:fldChar>
      </w:r>
      <w:r w:rsidR="006C6700" w:rsidRPr="00A561D4">
        <w:rPr>
          <w:rFonts w:cstheme="minorHAnsi"/>
          <w:color w:val="000000"/>
        </w:rPr>
        <w:instrText xml:space="preserve"> ADDIN EN.CITE </w:instrText>
      </w:r>
      <w:r w:rsidR="006C6700" w:rsidRPr="00A561D4">
        <w:rPr>
          <w:rFonts w:cstheme="minorHAnsi"/>
          <w:color w:val="000000"/>
        </w:rPr>
        <w:fldChar w:fldCharType="begin">
          <w:fldData xml:space="preserve">PEVuZE5vdGU+PENpdGU+PEF1dGhvcj5FeGNlbGxlbmNlPC9BdXRob3I+PFllYXI+MjAxNSAoVXBk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</w:fldData>
        </w:fldChar>
      </w:r>
      <w:r w:rsidR="006C6700" w:rsidRPr="00A561D4">
        <w:rPr>
          <w:rFonts w:cstheme="minorHAnsi"/>
          <w:color w:val="000000"/>
        </w:rPr>
        <w:instrText xml:space="preserve"> ADDIN EN.CITE.DATA </w:instrText>
      </w:r>
      <w:r w:rsidR="006C6700" w:rsidRPr="00A561D4">
        <w:rPr>
          <w:rFonts w:cstheme="minorHAnsi"/>
          <w:color w:val="000000"/>
        </w:rPr>
      </w:r>
      <w:r w:rsidR="006C6700" w:rsidRPr="00A561D4">
        <w:rPr>
          <w:rFonts w:cstheme="minorHAnsi"/>
          <w:color w:val="000000"/>
        </w:rPr>
        <w:fldChar w:fldCharType="end"/>
      </w:r>
      <w:r w:rsidRPr="00A561D4">
        <w:rPr>
          <w:rFonts w:cstheme="minorHAnsi"/>
          <w:color w:val="000000"/>
        </w:rPr>
      </w:r>
      <w:r w:rsidRPr="00A561D4">
        <w:rPr>
          <w:rFonts w:cstheme="minorHAnsi"/>
          <w:color w:val="000000"/>
        </w:rPr>
        <w:fldChar w:fldCharType="separate"/>
      </w:r>
      <w:r w:rsidR="006C6700" w:rsidRPr="00A561D4">
        <w:rPr>
          <w:rFonts w:cstheme="minorHAnsi"/>
          <w:noProof/>
          <w:color w:val="000000"/>
          <w:vertAlign w:val="superscript"/>
        </w:rPr>
        <w:t>3-5</w:t>
      </w:r>
      <w:r w:rsidRPr="00A561D4">
        <w:rPr>
          <w:rFonts w:cstheme="minorHAnsi"/>
          <w:color w:val="000000"/>
        </w:rPr>
        <w:fldChar w:fldCharType="end"/>
      </w:r>
    </w:p>
    <w:p w14:paraId="3E3D7BB0" w14:textId="54B1E3FF" w:rsidR="00AD1A5F" w:rsidRPr="00A561D4" w:rsidRDefault="00756C69" w:rsidP="00F94DC0">
      <w:pPr>
        <w:spacing w:after="0" w:line="480" w:lineRule="auto"/>
        <w:jc w:val="both"/>
        <w:rPr>
          <w:rFonts w:cstheme="minorHAnsi"/>
          <w:color w:val="000000"/>
        </w:rPr>
      </w:pPr>
      <w:r w:rsidRPr="00A561D4">
        <w:rPr>
          <w:rFonts w:cstheme="minorHAnsi"/>
          <w:color w:val="000000"/>
        </w:rPr>
        <w:t xml:space="preserve">Current treatment </w:t>
      </w:r>
      <w:r w:rsidR="006E42C1" w:rsidRPr="00A561D4">
        <w:rPr>
          <w:rFonts w:cstheme="minorHAnsi"/>
          <w:color w:val="000000"/>
        </w:rPr>
        <w:t>guidelines</w:t>
      </w:r>
      <w:r w:rsidRPr="00A561D4">
        <w:rPr>
          <w:rFonts w:cstheme="minorHAnsi"/>
          <w:color w:val="000000"/>
        </w:rPr>
        <w:t xml:space="preserve"> recommend a multifaceted, multidisciplinary approach t</w:t>
      </w:r>
      <w:r w:rsidR="006E42C1" w:rsidRPr="00A561D4">
        <w:rPr>
          <w:rFonts w:cstheme="minorHAnsi"/>
          <w:color w:val="000000"/>
        </w:rPr>
        <w:t xml:space="preserve">o </w:t>
      </w:r>
      <w:r w:rsidR="00936E17" w:rsidRPr="00A561D4">
        <w:rPr>
          <w:rFonts w:cstheme="minorHAnsi"/>
          <w:color w:val="000000"/>
        </w:rPr>
        <w:t xml:space="preserve">the management of </w:t>
      </w:r>
      <w:r w:rsidR="006E42C1" w:rsidRPr="00A561D4">
        <w:rPr>
          <w:rFonts w:cstheme="minorHAnsi"/>
          <w:color w:val="000000"/>
        </w:rPr>
        <w:t>DFUs</w:t>
      </w:r>
      <w:r w:rsidR="00F47F73" w:rsidRPr="00A561D4">
        <w:rPr>
          <w:rFonts w:cstheme="minorHAnsi"/>
          <w:color w:val="000000"/>
        </w:rPr>
        <w:t>.</w:t>
      </w:r>
      <w:r w:rsidR="006E42C1" w:rsidRPr="00A561D4">
        <w:rPr>
          <w:rFonts w:cstheme="minorHAnsi"/>
          <w:color w:val="000000"/>
        </w:rPr>
        <w:fldChar w:fldCharType="begin">
          <w:fldData xml:space="preserve">PEVuZE5vdGU+PENpdGU+PEF1dGhvcj5FeGNlbGxlbmNlPC9BdXRob3I+PFllYXI+MjAxNSAoVXBk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</w:fldData>
        </w:fldChar>
      </w:r>
      <w:r w:rsidR="006C6700" w:rsidRPr="00A561D4">
        <w:rPr>
          <w:rFonts w:cstheme="minorHAnsi"/>
          <w:color w:val="000000"/>
        </w:rPr>
        <w:instrText xml:space="preserve"> ADDIN EN.CITE </w:instrText>
      </w:r>
      <w:r w:rsidR="006C6700" w:rsidRPr="00A561D4">
        <w:rPr>
          <w:rFonts w:cstheme="minorHAnsi"/>
          <w:color w:val="000000"/>
        </w:rPr>
        <w:fldChar w:fldCharType="begin">
          <w:fldData xml:space="preserve">PEVuZE5vdGU+PENpdGU+PEF1dGhvcj5FeGNlbGxlbmNlPC9BdXRob3I+PFllYXI+MjAxNSAoVXBk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</w:fldData>
        </w:fldChar>
      </w:r>
      <w:r w:rsidR="006C6700" w:rsidRPr="00A561D4">
        <w:rPr>
          <w:rFonts w:cstheme="minorHAnsi"/>
          <w:color w:val="000000"/>
        </w:rPr>
        <w:instrText xml:space="preserve"> ADDIN EN.CITE.DATA </w:instrText>
      </w:r>
      <w:r w:rsidR="006C6700" w:rsidRPr="00A561D4">
        <w:rPr>
          <w:rFonts w:cstheme="minorHAnsi"/>
          <w:color w:val="000000"/>
        </w:rPr>
      </w:r>
      <w:r w:rsidR="006C6700" w:rsidRPr="00A561D4">
        <w:rPr>
          <w:rFonts w:cstheme="minorHAnsi"/>
          <w:color w:val="000000"/>
        </w:rPr>
        <w:fldChar w:fldCharType="end"/>
      </w:r>
      <w:r w:rsidR="006E42C1" w:rsidRPr="00A561D4">
        <w:rPr>
          <w:rFonts w:cstheme="minorHAnsi"/>
          <w:color w:val="000000"/>
        </w:rPr>
      </w:r>
      <w:r w:rsidR="006E42C1" w:rsidRPr="00A561D4">
        <w:rPr>
          <w:rFonts w:cstheme="minorHAnsi"/>
          <w:color w:val="000000"/>
        </w:rPr>
        <w:fldChar w:fldCharType="separate"/>
      </w:r>
      <w:r w:rsidR="006C6700" w:rsidRPr="00A561D4">
        <w:rPr>
          <w:rFonts w:cstheme="minorHAnsi"/>
          <w:noProof/>
          <w:color w:val="000000"/>
          <w:vertAlign w:val="superscript"/>
        </w:rPr>
        <w:t>3 6</w:t>
      </w:r>
      <w:r w:rsidR="006E42C1" w:rsidRPr="00A561D4">
        <w:rPr>
          <w:rFonts w:cstheme="minorHAnsi"/>
          <w:color w:val="000000"/>
        </w:rPr>
        <w:fldChar w:fldCharType="end"/>
      </w:r>
      <w:r w:rsidR="006E42C1" w:rsidRPr="00A561D4">
        <w:rPr>
          <w:rFonts w:cstheme="minorHAnsi"/>
          <w:color w:val="000000"/>
        </w:rPr>
        <w:t xml:space="preserve"> </w:t>
      </w:r>
      <w:r w:rsidR="00D939E0" w:rsidRPr="00A561D4">
        <w:rPr>
          <w:rFonts w:cstheme="minorHAnsi"/>
          <w:color w:val="000000"/>
        </w:rPr>
        <w:t>Once a DFU is established, l</w:t>
      </w:r>
      <w:r w:rsidR="007B180B" w:rsidRPr="00A561D4">
        <w:rPr>
          <w:rFonts w:cstheme="minorHAnsi"/>
          <w:color w:val="000000"/>
        </w:rPr>
        <w:t xml:space="preserve">ocal </w:t>
      </w:r>
      <w:r w:rsidR="00C62D4E" w:rsidRPr="00A561D4">
        <w:rPr>
          <w:rFonts w:cstheme="minorHAnsi"/>
          <w:color w:val="000000"/>
        </w:rPr>
        <w:t>ulcer</w:t>
      </w:r>
      <w:r w:rsidR="007B180B" w:rsidRPr="00A561D4">
        <w:rPr>
          <w:rFonts w:cstheme="minorHAnsi"/>
          <w:color w:val="000000"/>
        </w:rPr>
        <w:t xml:space="preserve"> management, infection management, revascularisation, and pressure offloading are considered core elements of effective care</w:t>
      </w:r>
      <w:r w:rsidR="00F47F73" w:rsidRPr="00A561D4">
        <w:rPr>
          <w:rFonts w:cstheme="minorHAnsi"/>
          <w:color w:val="000000"/>
        </w:rPr>
        <w:t>.</w:t>
      </w:r>
      <w:r w:rsidR="007B180B" w:rsidRPr="00A561D4">
        <w:rPr>
          <w:rFonts w:cstheme="minorHAnsi"/>
          <w:color w:val="000000"/>
        </w:rPr>
        <w:fldChar w:fldCharType="begin">
          <w:fldData xml:space="preserve">PEVuZE5vdGU+PENpdGU+PEF1dGhvcj5CdXM8L0F1dGhvcj48WWVhcj4yMDIwPC9ZZWFyPjxSZWNO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</w:fldData>
        </w:fldChar>
      </w:r>
      <w:r w:rsidR="006C6700" w:rsidRPr="00A561D4">
        <w:rPr>
          <w:rFonts w:cstheme="minorHAnsi"/>
          <w:color w:val="000000"/>
        </w:rPr>
        <w:instrText xml:space="preserve"> ADDIN EN.CITE </w:instrText>
      </w:r>
      <w:r w:rsidR="006C6700" w:rsidRPr="00A561D4">
        <w:rPr>
          <w:rFonts w:cstheme="minorHAnsi"/>
          <w:color w:val="000000"/>
        </w:rPr>
        <w:fldChar w:fldCharType="begin">
          <w:fldData xml:space="preserve">PEVuZE5vdGU+PENpdGU+PEF1dGhvcj5CdXM8L0F1dGhvcj48WWVhcj4yMDIwPC9ZZWFyPjxSZWNO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</w:fldData>
        </w:fldChar>
      </w:r>
      <w:r w:rsidR="006C6700" w:rsidRPr="00A561D4">
        <w:rPr>
          <w:rFonts w:cstheme="minorHAnsi"/>
          <w:color w:val="000000"/>
        </w:rPr>
        <w:instrText xml:space="preserve"> ADDIN EN.CITE.DATA </w:instrText>
      </w:r>
      <w:r w:rsidR="006C6700" w:rsidRPr="00A561D4">
        <w:rPr>
          <w:rFonts w:cstheme="minorHAnsi"/>
          <w:color w:val="000000"/>
        </w:rPr>
      </w:r>
      <w:r w:rsidR="006C6700" w:rsidRPr="00A561D4">
        <w:rPr>
          <w:rFonts w:cstheme="minorHAnsi"/>
          <w:color w:val="000000"/>
        </w:rPr>
        <w:fldChar w:fldCharType="end"/>
      </w:r>
      <w:r w:rsidR="007B180B" w:rsidRPr="00A561D4">
        <w:rPr>
          <w:rFonts w:cstheme="minorHAnsi"/>
          <w:color w:val="000000"/>
        </w:rPr>
      </w:r>
      <w:r w:rsidR="007B180B" w:rsidRPr="00A561D4">
        <w:rPr>
          <w:rFonts w:cstheme="minorHAnsi"/>
          <w:color w:val="000000"/>
        </w:rPr>
        <w:fldChar w:fldCharType="separate"/>
      </w:r>
      <w:r w:rsidR="006C6700" w:rsidRPr="00A561D4">
        <w:rPr>
          <w:rFonts w:cstheme="minorHAnsi"/>
          <w:noProof/>
          <w:color w:val="000000"/>
          <w:vertAlign w:val="superscript"/>
        </w:rPr>
        <w:t>3 6</w:t>
      </w:r>
      <w:r w:rsidR="007B180B" w:rsidRPr="00A561D4">
        <w:rPr>
          <w:rFonts w:cstheme="minorHAnsi"/>
          <w:color w:val="000000"/>
        </w:rPr>
        <w:fldChar w:fldCharType="end"/>
      </w:r>
      <w:r w:rsidR="007B180B" w:rsidRPr="00A561D4">
        <w:rPr>
          <w:rFonts w:cstheme="minorHAnsi"/>
          <w:color w:val="000000"/>
        </w:rPr>
        <w:t xml:space="preserve"> </w:t>
      </w:r>
      <w:r w:rsidR="00CA7834" w:rsidRPr="00A561D4">
        <w:rPr>
          <w:rFonts w:cstheme="minorHAnsi"/>
          <w:color w:val="000000"/>
        </w:rPr>
        <w:t>O</w:t>
      </w:r>
      <w:r w:rsidR="007B180B" w:rsidRPr="00A561D4">
        <w:rPr>
          <w:rFonts w:cstheme="minorHAnsi"/>
          <w:color w:val="000000"/>
        </w:rPr>
        <w:t xml:space="preserve">ffloading </w:t>
      </w:r>
      <w:r w:rsidR="00E261AF" w:rsidRPr="00A561D4">
        <w:rPr>
          <w:rFonts w:cstheme="minorHAnsi"/>
          <w:color w:val="000000"/>
        </w:rPr>
        <w:t xml:space="preserve">devices </w:t>
      </w:r>
      <w:r w:rsidR="00B407F5" w:rsidRPr="00A561D4">
        <w:rPr>
          <w:rFonts w:cstheme="minorHAnsi"/>
          <w:color w:val="000000"/>
        </w:rPr>
        <w:t xml:space="preserve">can </w:t>
      </w:r>
      <w:r w:rsidR="00AF7586" w:rsidRPr="00A561D4">
        <w:rPr>
          <w:rFonts w:cstheme="minorHAnsi"/>
          <w:color w:val="000000"/>
        </w:rPr>
        <w:t>reduce mechanical stress on</w:t>
      </w:r>
      <w:r w:rsidR="00D939E0" w:rsidRPr="00A561D4">
        <w:rPr>
          <w:rFonts w:cstheme="minorHAnsi"/>
          <w:color w:val="000000"/>
        </w:rPr>
        <w:t xml:space="preserve"> DFUs</w:t>
      </w:r>
      <w:r w:rsidR="0097378C" w:rsidRPr="00A561D4">
        <w:rPr>
          <w:rFonts w:cstheme="minorHAnsi"/>
          <w:color w:val="000000"/>
        </w:rPr>
        <w:t xml:space="preserve"> </w:t>
      </w:r>
      <w:r w:rsidR="00D92380" w:rsidRPr="00A561D4">
        <w:rPr>
          <w:rFonts w:cstheme="minorHAnsi"/>
          <w:color w:val="000000"/>
        </w:rPr>
        <w:t xml:space="preserve">and improve </w:t>
      </w:r>
      <w:r w:rsidR="00936E17" w:rsidRPr="00A561D4">
        <w:rPr>
          <w:rFonts w:cstheme="minorHAnsi"/>
          <w:color w:val="000000"/>
        </w:rPr>
        <w:t xml:space="preserve">ulcer </w:t>
      </w:r>
      <w:r w:rsidR="00D92380" w:rsidRPr="00A561D4">
        <w:rPr>
          <w:rFonts w:cstheme="minorHAnsi"/>
          <w:color w:val="000000"/>
        </w:rPr>
        <w:t>healing</w:t>
      </w:r>
      <w:r w:rsidR="00FA607D" w:rsidRPr="00A561D4">
        <w:rPr>
          <w:rFonts w:cstheme="minorHAnsi"/>
          <w:color w:val="000000"/>
        </w:rPr>
        <w:t xml:space="preserve">, </w:t>
      </w:r>
      <w:r w:rsidR="00936E17" w:rsidRPr="00A561D4">
        <w:rPr>
          <w:rFonts w:cstheme="minorHAnsi"/>
          <w:color w:val="000000"/>
        </w:rPr>
        <w:t xml:space="preserve">thus </w:t>
      </w:r>
      <w:r w:rsidR="00FA607D" w:rsidRPr="00A561D4">
        <w:rPr>
          <w:rFonts w:cstheme="minorHAnsi"/>
          <w:color w:val="000000"/>
        </w:rPr>
        <w:t>are now widely used</w:t>
      </w:r>
      <w:r w:rsidR="00936E17" w:rsidRPr="00A561D4">
        <w:rPr>
          <w:rFonts w:cstheme="minorHAnsi"/>
          <w:color w:val="000000"/>
        </w:rPr>
        <w:t xml:space="preserve"> in the NHS</w:t>
      </w:r>
      <w:r w:rsidR="00D92380" w:rsidRPr="00A561D4">
        <w:rPr>
          <w:rFonts w:cstheme="minorHAnsi"/>
          <w:color w:val="000000"/>
        </w:rPr>
        <w:t>. Studies have shown that</w:t>
      </w:r>
      <w:r w:rsidR="0097378C" w:rsidRPr="00A561D4">
        <w:rPr>
          <w:rFonts w:cstheme="minorHAnsi"/>
          <w:color w:val="000000"/>
        </w:rPr>
        <w:t xml:space="preserve"> </w:t>
      </w:r>
      <w:r w:rsidR="00D939E0" w:rsidRPr="00A561D4">
        <w:rPr>
          <w:rFonts w:cstheme="minorHAnsi"/>
          <w:color w:val="000000"/>
        </w:rPr>
        <w:t>non-removable</w:t>
      </w:r>
      <w:r w:rsidR="00837594" w:rsidRPr="00A561D4">
        <w:rPr>
          <w:rFonts w:cstheme="minorHAnsi"/>
          <w:color w:val="000000"/>
        </w:rPr>
        <w:t xml:space="preserve"> offloading</w:t>
      </w:r>
      <w:r w:rsidR="00D92380" w:rsidRPr="00A561D4">
        <w:rPr>
          <w:rFonts w:cstheme="minorHAnsi"/>
          <w:color w:val="000000"/>
        </w:rPr>
        <w:t xml:space="preserve"> devices </w:t>
      </w:r>
      <w:r w:rsidR="00837594" w:rsidRPr="00A561D4">
        <w:rPr>
          <w:rFonts w:cstheme="minorHAnsi"/>
          <w:color w:val="000000"/>
        </w:rPr>
        <w:t xml:space="preserve">(NROLDs) </w:t>
      </w:r>
      <w:r w:rsidR="00D92380" w:rsidRPr="00A561D4">
        <w:rPr>
          <w:rFonts w:cstheme="minorHAnsi"/>
          <w:color w:val="000000"/>
        </w:rPr>
        <w:t xml:space="preserve">improve </w:t>
      </w:r>
      <w:r w:rsidR="00936E17" w:rsidRPr="00A561D4">
        <w:rPr>
          <w:rFonts w:cstheme="minorHAnsi"/>
          <w:color w:val="000000"/>
        </w:rPr>
        <w:t xml:space="preserve">ulcer </w:t>
      </w:r>
      <w:r w:rsidR="00D92380" w:rsidRPr="00A561D4">
        <w:rPr>
          <w:rFonts w:cstheme="minorHAnsi"/>
          <w:color w:val="000000"/>
        </w:rPr>
        <w:t>healing rates compared to removable offloading devices</w:t>
      </w:r>
      <w:r w:rsidR="00F47F73" w:rsidRPr="00A561D4">
        <w:rPr>
          <w:rFonts w:cstheme="minorHAnsi"/>
          <w:color w:val="000000"/>
        </w:rPr>
        <w:t>.</w:t>
      </w:r>
      <w:r w:rsidR="00260D45" w:rsidRPr="00A561D4">
        <w:rPr>
          <w:rFonts w:cstheme="minorHAnsi"/>
          <w:color w:val="000000"/>
        </w:rPr>
        <w:fldChar w:fldCharType="begin">
          <w:fldData xml:space="preserve">PEVuZE5vdGU+PENpdGU+PEF1dGhvcj5FbHJhaXlhaDwvQXV0aG9yPjxZZWFyPjIwMTY8L1llYXI+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</w:fldData>
        </w:fldChar>
      </w:r>
      <w:r w:rsidR="006C6700" w:rsidRPr="00A561D4">
        <w:rPr>
          <w:rFonts w:cstheme="minorHAnsi"/>
          <w:color w:val="000000"/>
        </w:rPr>
        <w:instrText xml:space="preserve"> ADDIN EN.CITE </w:instrText>
      </w:r>
      <w:r w:rsidR="006C6700" w:rsidRPr="00A561D4">
        <w:rPr>
          <w:rFonts w:cstheme="minorHAnsi"/>
          <w:color w:val="000000"/>
        </w:rPr>
        <w:fldChar w:fldCharType="begin">
          <w:fldData xml:space="preserve">PEVuZE5vdGU+PENpdGU+PEF1dGhvcj5FbHJhaXlhaDwvQXV0aG9yPjxZZWFyPjIwMTY8L1llYXI+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</w:fldData>
        </w:fldChar>
      </w:r>
      <w:r w:rsidR="006C6700" w:rsidRPr="00A561D4">
        <w:rPr>
          <w:rFonts w:cstheme="minorHAnsi"/>
          <w:color w:val="000000"/>
        </w:rPr>
        <w:instrText xml:space="preserve"> ADDIN EN.CITE.DATA </w:instrText>
      </w:r>
      <w:r w:rsidR="006C6700" w:rsidRPr="00A561D4">
        <w:rPr>
          <w:rFonts w:cstheme="minorHAnsi"/>
          <w:color w:val="000000"/>
        </w:rPr>
      </w:r>
      <w:r w:rsidR="006C6700" w:rsidRPr="00A561D4">
        <w:rPr>
          <w:rFonts w:cstheme="minorHAnsi"/>
          <w:color w:val="000000"/>
        </w:rPr>
        <w:fldChar w:fldCharType="end"/>
      </w:r>
      <w:r w:rsidR="00260D45" w:rsidRPr="00A561D4">
        <w:rPr>
          <w:rFonts w:cstheme="minorHAnsi"/>
          <w:color w:val="000000"/>
        </w:rPr>
      </w:r>
      <w:r w:rsidR="00260D45" w:rsidRPr="00A561D4">
        <w:rPr>
          <w:rFonts w:cstheme="minorHAnsi"/>
          <w:color w:val="000000"/>
        </w:rPr>
        <w:fldChar w:fldCharType="separate"/>
      </w:r>
      <w:r w:rsidR="006C6700" w:rsidRPr="00A561D4">
        <w:rPr>
          <w:rFonts w:cstheme="minorHAnsi"/>
          <w:noProof/>
          <w:color w:val="000000"/>
          <w:vertAlign w:val="superscript"/>
        </w:rPr>
        <w:t>7-9</w:t>
      </w:r>
      <w:r w:rsidR="00260D45" w:rsidRPr="00A561D4">
        <w:rPr>
          <w:rFonts w:cstheme="minorHAnsi"/>
          <w:color w:val="000000"/>
        </w:rPr>
        <w:fldChar w:fldCharType="end"/>
      </w:r>
      <w:r w:rsidR="00936E17" w:rsidRPr="00A561D4">
        <w:rPr>
          <w:rFonts w:cstheme="minorHAnsi"/>
          <w:color w:val="000000"/>
        </w:rPr>
        <w:t xml:space="preserve"> The mechanisms of action are </w:t>
      </w:r>
      <w:r w:rsidR="00D92380" w:rsidRPr="00A561D4">
        <w:rPr>
          <w:rFonts w:cstheme="minorHAnsi"/>
          <w:color w:val="000000"/>
        </w:rPr>
        <w:t>due</w:t>
      </w:r>
      <w:r w:rsidR="00AF7586" w:rsidRPr="00A561D4">
        <w:rPr>
          <w:rFonts w:cstheme="minorHAnsi"/>
          <w:color w:val="000000"/>
        </w:rPr>
        <w:t xml:space="preserve"> in part</w:t>
      </w:r>
      <w:r w:rsidR="00D92380" w:rsidRPr="00A561D4">
        <w:rPr>
          <w:rFonts w:cstheme="minorHAnsi"/>
          <w:color w:val="000000"/>
        </w:rPr>
        <w:t xml:space="preserve"> to improved pressure redistribution</w:t>
      </w:r>
      <w:r w:rsidR="00AF7586" w:rsidRPr="00A561D4">
        <w:rPr>
          <w:rFonts w:cstheme="minorHAnsi"/>
          <w:color w:val="000000"/>
        </w:rPr>
        <w:t xml:space="preserve">, but also </w:t>
      </w:r>
      <w:r w:rsidR="00B407F5" w:rsidRPr="00A561D4">
        <w:rPr>
          <w:rFonts w:cstheme="minorHAnsi"/>
          <w:color w:val="000000"/>
        </w:rPr>
        <w:t xml:space="preserve">arise </w:t>
      </w:r>
      <w:r w:rsidR="00936E17" w:rsidRPr="00A561D4">
        <w:rPr>
          <w:rFonts w:cstheme="minorHAnsi"/>
          <w:color w:val="000000"/>
        </w:rPr>
        <w:t xml:space="preserve">from </w:t>
      </w:r>
      <w:r w:rsidR="00FA607D" w:rsidRPr="00A561D4">
        <w:rPr>
          <w:rFonts w:cstheme="minorHAnsi"/>
          <w:color w:val="000000"/>
        </w:rPr>
        <w:t xml:space="preserve">what has been </w:t>
      </w:r>
      <w:r w:rsidR="00B407F5" w:rsidRPr="00A561D4">
        <w:rPr>
          <w:rFonts w:cstheme="minorHAnsi"/>
          <w:color w:val="000000"/>
        </w:rPr>
        <w:t xml:space="preserve">termed </w:t>
      </w:r>
      <w:r w:rsidR="00FA607D" w:rsidRPr="00A561D4">
        <w:rPr>
          <w:rFonts w:cstheme="minorHAnsi"/>
          <w:color w:val="000000"/>
        </w:rPr>
        <w:t>as</w:t>
      </w:r>
      <w:r w:rsidR="00690526" w:rsidRPr="00A561D4">
        <w:rPr>
          <w:rFonts w:cstheme="minorHAnsi"/>
          <w:color w:val="000000"/>
        </w:rPr>
        <w:t xml:space="preserve"> the</w:t>
      </w:r>
      <w:r w:rsidR="00AF7586" w:rsidRPr="00A561D4">
        <w:rPr>
          <w:rFonts w:cstheme="minorHAnsi"/>
          <w:color w:val="000000"/>
        </w:rPr>
        <w:t xml:space="preserve"> ‘</w:t>
      </w:r>
      <w:r w:rsidR="00CA7834" w:rsidRPr="00A561D4">
        <w:rPr>
          <w:rFonts w:cstheme="minorHAnsi"/>
          <w:color w:val="000000"/>
        </w:rPr>
        <w:t>enforced</w:t>
      </w:r>
      <w:r w:rsidR="00D92380" w:rsidRPr="00A561D4">
        <w:rPr>
          <w:rFonts w:cstheme="minorHAnsi"/>
          <w:color w:val="000000"/>
        </w:rPr>
        <w:t xml:space="preserve"> adherence</w:t>
      </w:r>
      <w:r w:rsidR="00AF7586" w:rsidRPr="00A561D4">
        <w:rPr>
          <w:rFonts w:cstheme="minorHAnsi"/>
          <w:color w:val="000000"/>
        </w:rPr>
        <w:t>’</w:t>
      </w:r>
      <w:r w:rsidR="00936E17" w:rsidRPr="00A561D4">
        <w:rPr>
          <w:rFonts w:cstheme="minorHAnsi"/>
          <w:color w:val="000000"/>
        </w:rPr>
        <w:t>,</w:t>
      </w:r>
      <w:r w:rsidR="00AF7586" w:rsidRPr="00A561D4">
        <w:rPr>
          <w:rFonts w:cstheme="minorHAnsi"/>
          <w:color w:val="000000"/>
        </w:rPr>
        <w:t xml:space="preserve"> inherent in </w:t>
      </w:r>
      <w:r w:rsidR="00936E17" w:rsidRPr="00A561D4">
        <w:rPr>
          <w:rFonts w:cstheme="minorHAnsi"/>
          <w:color w:val="000000"/>
        </w:rPr>
        <w:t xml:space="preserve">the application of </w:t>
      </w:r>
      <w:r w:rsidR="00AF7586" w:rsidRPr="00A561D4">
        <w:rPr>
          <w:rFonts w:cstheme="minorHAnsi"/>
          <w:color w:val="000000"/>
        </w:rPr>
        <w:t>a non-removable device</w:t>
      </w:r>
      <w:r w:rsidR="00F47F73" w:rsidRPr="00A561D4">
        <w:rPr>
          <w:rFonts w:cstheme="minorHAnsi"/>
          <w:color w:val="000000"/>
        </w:rPr>
        <w:t>.</w:t>
      </w:r>
      <w:r w:rsidR="00CA7834" w:rsidRPr="00A561D4">
        <w:rPr>
          <w:rFonts w:cstheme="minorHAnsi"/>
          <w:color w:val="000000"/>
        </w:rPr>
        <w:fldChar w:fldCharType="begin">
          <w:fldData xml:space="preserve">PEVuZE5vdGU+PENpdGU+PEF1dGhvcj5CdXM8L0F1dGhvcj48WWVhcj4yMDE2PC9ZZWFyPjxSZWNO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</w:fldData>
        </w:fldChar>
      </w:r>
      <w:r w:rsidR="006C6700" w:rsidRPr="00A561D4">
        <w:rPr>
          <w:rFonts w:cstheme="minorHAnsi"/>
          <w:color w:val="000000"/>
        </w:rPr>
        <w:instrText xml:space="preserve"> ADDIN EN.CITE </w:instrText>
      </w:r>
      <w:r w:rsidR="006C6700" w:rsidRPr="00A561D4">
        <w:rPr>
          <w:rFonts w:cstheme="minorHAnsi"/>
          <w:color w:val="000000"/>
        </w:rPr>
        <w:fldChar w:fldCharType="begin">
          <w:fldData xml:space="preserve">PEVuZE5vdGU+PENpdGU+PEF1dGhvcj5CdXM8L0F1dGhvcj48WWVhcj4yMDE2PC9ZZWFyPjxSZWNO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</w:fldData>
        </w:fldChar>
      </w:r>
      <w:r w:rsidR="006C6700" w:rsidRPr="00A561D4">
        <w:rPr>
          <w:rFonts w:cstheme="minorHAnsi"/>
          <w:color w:val="000000"/>
        </w:rPr>
        <w:instrText xml:space="preserve"> ADDIN EN.CITE.DATA </w:instrText>
      </w:r>
      <w:r w:rsidR="006C6700" w:rsidRPr="00A561D4">
        <w:rPr>
          <w:rFonts w:cstheme="minorHAnsi"/>
          <w:color w:val="000000"/>
        </w:rPr>
      </w:r>
      <w:r w:rsidR="006C6700" w:rsidRPr="00A561D4">
        <w:rPr>
          <w:rFonts w:cstheme="minorHAnsi"/>
          <w:color w:val="000000"/>
        </w:rPr>
        <w:fldChar w:fldCharType="end"/>
      </w:r>
      <w:r w:rsidR="00CA7834" w:rsidRPr="00A561D4">
        <w:rPr>
          <w:rFonts w:cstheme="minorHAnsi"/>
          <w:color w:val="000000"/>
        </w:rPr>
      </w:r>
      <w:r w:rsidR="00CA7834" w:rsidRPr="00A561D4">
        <w:rPr>
          <w:rFonts w:cstheme="minorHAnsi"/>
          <w:color w:val="000000"/>
        </w:rPr>
        <w:fldChar w:fldCharType="separate"/>
      </w:r>
      <w:r w:rsidR="006C6700" w:rsidRPr="00A561D4">
        <w:rPr>
          <w:rFonts w:cstheme="minorHAnsi"/>
          <w:noProof/>
          <w:color w:val="000000"/>
          <w:vertAlign w:val="superscript"/>
        </w:rPr>
        <w:t>8 10</w:t>
      </w:r>
      <w:r w:rsidR="00CA7834" w:rsidRPr="00A561D4">
        <w:rPr>
          <w:rFonts w:cstheme="minorHAnsi"/>
          <w:color w:val="000000"/>
        </w:rPr>
        <w:fldChar w:fldCharType="end"/>
      </w:r>
      <w:r w:rsidR="00D92380" w:rsidRPr="00A561D4">
        <w:rPr>
          <w:rFonts w:cstheme="minorHAnsi"/>
          <w:color w:val="000000"/>
        </w:rPr>
        <w:t xml:space="preserve"> </w:t>
      </w:r>
      <w:r w:rsidR="00936E17" w:rsidRPr="00A561D4">
        <w:rPr>
          <w:rFonts w:cstheme="minorHAnsi"/>
          <w:color w:val="000000"/>
        </w:rPr>
        <w:t>N</w:t>
      </w:r>
      <w:r w:rsidR="00D92380" w:rsidRPr="00A561D4">
        <w:rPr>
          <w:rFonts w:cstheme="minorHAnsi"/>
          <w:color w:val="000000"/>
        </w:rPr>
        <w:t xml:space="preserve">on-removable </w:t>
      </w:r>
      <w:r w:rsidR="00CA36E5" w:rsidRPr="00A561D4">
        <w:rPr>
          <w:rFonts w:cstheme="minorHAnsi"/>
          <w:color w:val="000000"/>
        </w:rPr>
        <w:t>knee-high offloading</w:t>
      </w:r>
      <w:r w:rsidR="00D939E0" w:rsidRPr="00A561D4">
        <w:rPr>
          <w:rFonts w:cstheme="minorHAnsi"/>
          <w:color w:val="000000"/>
        </w:rPr>
        <w:t xml:space="preserve"> devices are </w:t>
      </w:r>
      <w:r w:rsidR="00936E17" w:rsidRPr="00A561D4">
        <w:rPr>
          <w:rFonts w:cstheme="minorHAnsi"/>
          <w:color w:val="000000"/>
        </w:rPr>
        <w:t xml:space="preserve">now </w:t>
      </w:r>
      <w:r w:rsidR="00E261AF" w:rsidRPr="00A561D4">
        <w:rPr>
          <w:rFonts w:cstheme="minorHAnsi"/>
          <w:color w:val="000000"/>
        </w:rPr>
        <w:t>recommended</w:t>
      </w:r>
      <w:r w:rsidR="0097378C" w:rsidRPr="00A561D4">
        <w:rPr>
          <w:rFonts w:cstheme="minorHAnsi"/>
          <w:color w:val="000000"/>
        </w:rPr>
        <w:t xml:space="preserve"> for neuropathic </w:t>
      </w:r>
      <w:r w:rsidR="00AF7586" w:rsidRPr="00A561D4">
        <w:rPr>
          <w:rFonts w:cstheme="minorHAnsi"/>
          <w:color w:val="000000"/>
        </w:rPr>
        <w:t xml:space="preserve">forefoot and midfoot </w:t>
      </w:r>
      <w:r w:rsidR="00AF583B" w:rsidRPr="00A561D4">
        <w:rPr>
          <w:rFonts w:cstheme="minorHAnsi"/>
          <w:color w:val="000000"/>
        </w:rPr>
        <w:t xml:space="preserve">ulcers </w:t>
      </w:r>
      <w:r w:rsidR="0097378C" w:rsidRPr="00A561D4">
        <w:rPr>
          <w:rFonts w:cstheme="minorHAnsi"/>
          <w:color w:val="000000"/>
        </w:rPr>
        <w:t xml:space="preserve">in people </w:t>
      </w:r>
      <w:r w:rsidR="00936E17" w:rsidRPr="00A561D4">
        <w:rPr>
          <w:rFonts w:cstheme="minorHAnsi"/>
          <w:color w:val="000000"/>
        </w:rPr>
        <w:t>with diabete</w:t>
      </w:r>
      <w:r w:rsidR="00AF583B" w:rsidRPr="00A561D4">
        <w:rPr>
          <w:rFonts w:cstheme="minorHAnsi"/>
          <w:color w:val="000000"/>
        </w:rPr>
        <w:t>s</w:t>
      </w:r>
      <w:r w:rsidR="00936E17" w:rsidRPr="00A561D4">
        <w:rPr>
          <w:rFonts w:cstheme="minorHAnsi"/>
          <w:color w:val="000000"/>
        </w:rPr>
        <w:t xml:space="preserve"> </w:t>
      </w:r>
      <w:r w:rsidR="0097378C" w:rsidRPr="00A561D4">
        <w:rPr>
          <w:rFonts w:cstheme="minorHAnsi"/>
          <w:color w:val="000000"/>
        </w:rPr>
        <w:t xml:space="preserve">without </w:t>
      </w:r>
      <w:r w:rsidR="005D16E8" w:rsidRPr="00A561D4">
        <w:rPr>
          <w:rFonts w:cstheme="minorHAnsi"/>
          <w:color w:val="000000"/>
        </w:rPr>
        <w:t xml:space="preserve">moderate to severe </w:t>
      </w:r>
      <w:r w:rsidR="0097378C" w:rsidRPr="00A561D4">
        <w:rPr>
          <w:rFonts w:cstheme="minorHAnsi"/>
          <w:color w:val="000000"/>
        </w:rPr>
        <w:t>ischaemia</w:t>
      </w:r>
      <w:r w:rsidR="005D16E8" w:rsidRPr="00A561D4">
        <w:rPr>
          <w:rFonts w:cstheme="minorHAnsi"/>
          <w:color w:val="000000"/>
        </w:rPr>
        <w:t xml:space="preserve"> or moderate to severe infection</w:t>
      </w:r>
      <w:r w:rsidR="00F47F73" w:rsidRPr="00A561D4">
        <w:rPr>
          <w:rFonts w:cstheme="minorHAnsi"/>
          <w:color w:val="000000"/>
        </w:rPr>
        <w:t>.</w:t>
      </w:r>
      <w:r w:rsidR="00E261AF" w:rsidRPr="00A561D4">
        <w:rPr>
          <w:rFonts w:cstheme="minorHAnsi"/>
          <w:color w:val="000000"/>
        </w:rPr>
        <w:t xml:space="preserve"> </w:t>
      </w:r>
      <w:r w:rsidR="0097378C" w:rsidRPr="00A561D4">
        <w:rPr>
          <w:rFonts w:cstheme="minorHAnsi"/>
          <w:color w:val="000000"/>
        </w:rPr>
        <w:fldChar w:fldCharType="begin">
          <w:fldData xml:space="preserve">PEVuZE5vdGU+PENpdGU+PEF1dGhvcj5FeGNlbGxlbmNlPC9BdXRob3I+PFllYXI+MjAxNSAoVXBk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</w:fldData>
        </w:fldChar>
      </w:r>
      <w:r w:rsidR="006C6700" w:rsidRPr="00A561D4">
        <w:rPr>
          <w:rFonts w:cstheme="minorHAnsi"/>
          <w:color w:val="000000"/>
        </w:rPr>
        <w:instrText xml:space="preserve"> ADDIN EN.CITE </w:instrText>
      </w:r>
      <w:r w:rsidR="006C6700" w:rsidRPr="00A561D4">
        <w:rPr>
          <w:rFonts w:cstheme="minorHAnsi"/>
          <w:color w:val="000000"/>
        </w:rPr>
        <w:fldChar w:fldCharType="begin">
          <w:fldData xml:space="preserve">PEVuZE5vdGU+PENpdGU+PEF1dGhvcj5FeGNlbGxlbmNlPC9BdXRob3I+PFllYXI+MjAxNSAoVXBk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</w:fldData>
        </w:fldChar>
      </w:r>
      <w:r w:rsidR="006C6700" w:rsidRPr="00A561D4">
        <w:rPr>
          <w:rFonts w:cstheme="minorHAnsi"/>
          <w:color w:val="000000"/>
        </w:rPr>
        <w:instrText xml:space="preserve"> ADDIN EN.CITE.DATA </w:instrText>
      </w:r>
      <w:r w:rsidR="006C6700" w:rsidRPr="00A561D4">
        <w:rPr>
          <w:rFonts w:cstheme="minorHAnsi"/>
          <w:color w:val="000000"/>
        </w:rPr>
      </w:r>
      <w:r w:rsidR="006C6700" w:rsidRPr="00A561D4">
        <w:rPr>
          <w:rFonts w:cstheme="minorHAnsi"/>
          <w:color w:val="000000"/>
        </w:rPr>
        <w:fldChar w:fldCharType="end"/>
      </w:r>
      <w:r w:rsidR="0097378C" w:rsidRPr="00A561D4">
        <w:rPr>
          <w:rFonts w:cstheme="minorHAnsi"/>
          <w:color w:val="000000"/>
        </w:rPr>
      </w:r>
      <w:r w:rsidR="0097378C" w:rsidRPr="00A561D4">
        <w:rPr>
          <w:rFonts w:cstheme="minorHAnsi"/>
          <w:color w:val="000000"/>
        </w:rPr>
        <w:fldChar w:fldCharType="separate"/>
      </w:r>
      <w:r w:rsidR="006C6700" w:rsidRPr="00A561D4">
        <w:rPr>
          <w:rFonts w:cstheme="minorHAnsi"/>
          <w:noProof/>
          <w:color w:val="000000"/>
          <w:vertAlign w:val="superscript"/>
        </w:rPr>
        <w:t>3 6 10</w:t>
      </w:r>
      <w:r w:rsidR="0097378C" w:rsidRPr="00A561D4">
        <w:rPr>
          <w:rFonts w:cstheme="minorHAnsi"/>
          <w:color w:val="000000"/>
        </w:rPr>
        <w:fldChar w:fldCharType="end"/>
      </w:r>
      <w:r w:rsidR="0097378C" w:rsidRPr="00A561D4">
        <w:rPr>
          <w:rFonts w:cstheme="minorHAnsi"/>
          <w:color w:val="000000"/>
        </w:rPr>
        <w:t xml:space="preserve"> </w:t>
      </w:r>
    </w:p>
    <w:p w14:paraId="26AE9F4E" w14:textId="01D39647" w:rsidR="00D522F1" w:rsidRPr="00A561D4" w:rsidRDefault="00B407F5" w:rsidP="00F94DC0">
      <w:pPr>
        <w:spacing w:after="0" w:line="480" w:lineRule="auto"/>
        <w:jc w:val="both"/>
        <w:rPr>
          <w:rFonts w:cstheme="minorHAnsi"/>
          <w:color w:val="000000"/>
        </w:rPr>
      </w:pPr>
      <w:r w:rsidRPr="00A561D4">
        <w:rPr>
          <w:rFonts w:cstheme="minorHAnsi"/>
          <w:color w:val="000000"/>
        </w:rPr>
        <w:t>Although s</w:t>
      </w:r>
      <w:r w:rsidR="00837594" w:rsidRPr="00A561D4">
        <w:rPr>
          <w:rFonts w:cstheme="minorHAnsi"/>
          <w:color w:val="000000"/>
        </w:rPr>
        <w:t xml:space="preserve">ystematic reviews </w:t>
      </w:r>
      <w:r w:rsidRPr="00A561D4">
        <w:rPr>
          <w:rFonts w:cstheme="minorHAnsi"/>
          <w:color w:val="000000"/>
        </w:rPr>
        <w:t xml:space="preserve">suggest </w:t>
      </w:r>
      <w:r w:rsidR="00837594" w:rsidRPr="00A561D4">
        <w:rPr>
          <w:rFonts w:cstheme="minorHAnsi"/>
          <w:color w:val="000000"/>
        </w:rPr>
        <w:t>that</w:t>
      </w:r>
      <w:r w:rsidR="00FA607D" w:rsidRPr="00A561D4">
        <w:rPr>
          <w:rFonts w:cstheme="minorHAnsi"/>
          <w:color w:val="000000"/>
        </w:rPr>
        <w:t xml:space="preserve"> </w:t>
      </w:r>
      <w:r w:rsidR="00837594" w:rsidRPr="00A561D4">
        <w:rPr>
          <w:rFonts w:cstheme="minorHAnsi"/>
          <w:color w:val="000000"/>
        </w:rPr>
        <w:t>NROLDs</w:t>
      </w:r>
      <w:r w:rsidR="00FA607D" w:rsidRPr="00A561D4">
        <w:rPr>
          <w:rFonts w:cstheme="minorHAnsi"/>
          <w:color w:val="000000"/>
        </w:rPr>
        <w:t xml:space="preserve"> improve </w:t>
      </w:r>
      <w:r w:rsidRPr="00A561D4">
        <w:rPr>
          <w:rFonts w:cstheme="minorHAnsi"/>
          <w:color w:val="000000"/>
        </w:rPr>
        <w:t xml:space="preserve">DFU </w:t>
      </w:r>
      <w:r w:rsidR="00FA607D" w:rsidRPr="00A561D4">
        <w:rPr>
          <w:rFonts w:cstheme="minorHAnsi"/>
          <w:color w:val="000000"/>
        </w:rPr>
        <w:t xml:space="preserve">healing rates, </w:t>
      </w:r>
      <w:r w:rsidR="00837594" w:rsidRPr="00A561D4">
        <w:rPr>
          <w:rFonts w:cstheme="minorHAnsi"/>
          <w:color w:val="000000"/>
        </w:rPr>
        <w:t>there has been little exploration of the</w:t>
      </w:r>
      <w:r w:rsidR="00690526" w:rsidRPr="00A561D4">
        <w:rPr>
          <w:rFonts w:cstheme="minorHAnsi"/>
          <w:color w:val="000000"/>
        </w:rPr>
        <w:t xml:space="preserve"> wider consequences of </w:t>
      </w:r>
      <w:r w:rsidRPr="00A561D4">
        <w:rPr>
          <w:rFonts w:cstheme="minorHAnsi"/>
          <w:color w:val="000000"/>
        </w:rPr>
        <w:t xml:space="preserve">wearing </w:t>
      </w:r>
      <w:r w:rsidR="00837594" w:rsidRPr="00A561D4">
        <w:rPr>
          <w:rFonts w:cstheme="minorHAnsi"/>
          <w:color w:val="000000"/>
        </w:rPr>
        <w:t>these</w:t>
      </w:r>
      <w:r w:rsidR="00690526" w:rsidRPr="00A561D4">
        <w:rPr>
          <w:rFonts w:cstheme="minorHAnsi"/>
          <w:color w:val="000000"/>
        </w:rPr>
        <w:t xml:space="preserve"> devices</w:t>
      </w:r>
      <w:r w:rsidR="00F47F73" w:rsidRPr="00A561D4">
        <w:rPr>
          <w:rFonts w:cstheme="minorHAnsi"/>
          <w:color w:val="000000"/>
        </w:rPr>
        <w:t>.</w:t>
      </w:r>
      <w:r w:rsidR="00220404" w:rsidRPr="00A561D4">
        <w:rPr>
          <w:rFonts w:cstheme="minorHAnsi"/>
          <w:color w:val="000000"/>
        </w:rPr>
        <w:fldChar w:fldCharType="begin">
          <w:fldData xml:space="preserve">PEVuZE5vdGU+PENpdGU+PEF1dGhvcj5kZSBPbGl2ZWlyYTwvQXV0aG9yPjxZZWFyPjIwMTU8L1ll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</w:fldData>
        </w:fldChar>
      </w:r>
      <w:r w:rsidR="006C6700" w:rsidRPr="00A561D4">
        <w:rPr>
          <w:rFonts w:cstheme="minorHAnsi"/>
          <w:color w:val="000000"/>
        </w:rPr>
        <w:instrText xml:space="preserve"> ADDIN EN.CITE </w:instrText>
      </w:r>
      <w:r w:rsidR="006C6700" w:rsidRPr="00A561D4">
        <w:rPr>
          <w:rFonts w:cstheme="minorHAnsi"/>
          <w:color w:val="000000"/>
        </w:rPr>
        <w:fldChar w:fldCharType="begin">
          <w:fldData xml:space="preserve">PEVuZE5vdGU+PENpdGU+PEF1dGhvcj5kZSBPbGl2ZWlyYTwvQXV0aG9yPjxZZWFyPjIwMTU8L1ll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</w:fldData>
        </w:fldChar>
      </w:r>
      <w:r w:rsidR="006C6700" w:rsidRPr="00A561D4">
        <w:rPr>
          <w:rFonts w:cstheme="minorHAnsi"/>
          <w:color w:val="000000"/>
        </w:rPr>
        <w:instrText xml:space="preserve"> ADDIN EN.CITE.DATA </w:instrText>
      </w:r>
      <w:r w:rsidR="006C6700" w:rsidRPr="00A561D4">
        <w:rPr>
          <w:rFonts w:cstheme="minorHAnsi"/>
          <w:color w:val="000000"/>
        </w:rPr>
      </w:r>
      <w:r w:rsidR="006C6700" w:rsidRPr="00A561D4">
        <w:rPr>
          <w:rFonts w:cstheme="minorHAnsi"/>
          <w:color w:val="000000"/>
        </w:rPr>
        <w:fldChar w:fldCharType="end"/>
      </w:r>
      <w:r w:rsidR="00220404" w:rsidRPr="00A561D4">
        <w:rPr>
          <w:rFonts w:cstheme="minorHAnsi"/>
          <w:color w:val="000000"/>
        </w:rPr>
      </w:r>
      <w:r w:rsidR="00220404" w:rsidRPr="00A561D4">
        <w:rPr>
          <w:rFonts w:cstheme="minorHAnsi"/>
          <w:color w:val="000000"/>
        </w:rPr>
        <w:fldChar w:fldCharType="separate"/>
      </w:r>
      <w:r w:rsidR="006C6700" w:rsidRPr="00A561D4">
        <w:rPr>
          <w:rFonts w:cstheme="minorHAnsi"/>
          <w:noProof/>
          <w:color w:val="000000"/>
          <w:vertAlign w:val="superscript"/>
        </w:rPr>
        <w:t>7 8</w:t>
      </w:r>
      <w:r w:rsidR="00220404" w:rsidRPr="00A561D4">
        <w:rPr>
          <w:rFonts w:cstheme="minorHAnsi"/>
          <w:color w:val="000000"/>
        </w:rPr>
        <w:fldChar w:fldCharType="end"/>
      </w:r>
      <w:r w:rsidR="00FA607D" w:rsidRPr="00A561D4">
        <w:rPr>
          <w:rFonts w:cstheme="minorHAnsi"/>
          <w:color w:val="000000"/>
        </w:rPr>
        <w:t xml:space="preserve"> </w:t>
      </w:r>
      <w:r w:rsidRPr="00A561D4">
        <w:rPr>
          <w:rFonts w:cstheme="minorHAnsi"/>
          <w:color w:val="000000"/>
        </w:rPr>
        <w:t>P</w:t>
      </w:r>
      <w:r w:rsidR="00C523DC" w:rsidRPr="00A561D4">
        <w:rPr>
          <w:rFonts w:cstheme="minorHAnsi"/>
          <w:color w:val="000000"/>
        </w:rPr>
        <w:t>ossible adverse effect</w:t>
      </w:r>
      <w:r w:rsidRPr="00A561D4">
        <w:rPr>
          <w:rFonts w:cstheme="minorHAnsi"/>
          <w:color w:val="000000"/>
        </w:rPr>
        <w:t>s</w:t>
      </w:r>
      <w:r w:rsidR="00C523DC" w:rsidRPr="00A561D4">
        <w:rPr>
          <w:rFonts w:cstheme="minorHAnsi"/>
          <w:color w:val="000000"/>
        </w:rPr>
        <w:t xml:space="preserve"> of NROLDs include </w:t>
      </w:r>
      <w:r w:rsidR="00ED4CE5" w:rsidRPr="00A561D4">
        <w:rPr>
          <w:rFonts w:cstheme="minorHAnsi"/>
          <w:color w:val="000000"/>
        </w:rPr>
        <w:t xml:space="preserve">physical </w:t>
      </w:r>
      <w:r w:rsidR="00397916" w:rsidRPr="00A561D4">
        <w:rPr>
          <w:rFonts w:cstheme="minorHAnsi"/>
          <w:color w:val="000000"/>
        </w:rPr>
        <w:t>inactivity</w:t>
      </w:r>
      <w:r w:rsidR="00AD3B9F" w:rsidRPr="00A561D4">
        <w:rPr>
          <w:rFonts w:cstheme="minorHAnsi"/>
          <w:color w:val="000000"/>
        </w:rPr>
        <w:t xml:space="preserve"> with </w:t>
      </w:r>
      <w:r w:rsidR="003E167F" w:rsidRPr="00A561D4">
        <w:rPr>
          <w:rFonts w:cstheme="minorHAnsi"/>
          <w:color w:val="000000"/>
        </w:rPr>
        <w:t>subsequent implications for</w:t>
      </w:r>
      <w:r w:rsidR="00AD3B9F" w:rsidRPr="00A561D4">
        <w:rPr>
          <w:rFonts w:cstheme="minorHAnsi"/>
          <w:color w:val="000000"/>
        </w:rPr>
        <w:t xml:space="preserve"> cardiovascular/general health</w:t>
      </w:r>
      <w:r w:rsidRPr="00A561D4">
        <w:rPr>
          <w:rFonts w:cstheme="minorHAnsi"/>
          <w:color w:val="000000"/>
        </w:rPr>
        <w:t xml:space="preserve">, </w:t>
      </w:r>
      <w:r w:rsidR="00C523DC" w:rsidRPr="00A561D4">
        <w:rPr>
          <w:rFonts w:cstheme="minorHAnsi"/>
          <w:color w:val="000000"/>
        </w:rPr>
        <w:t>muscle weakness</w:t>
      </w:r>
      <w:r w:rsidR="00AD3B9F" w:rsidRPr="00A561D4">
        <w:rPr>
          <w:rFonts w:cstheme="minorHAnsi"/>
          <w:color w:val="000000"/>
        </w:rPr>
        <w:t>, increased osteoporotic risk</w:t>
      </w:r>
      <w:r w:rsidR="00C523DC" w:rsidRPr="00A561D4">
        <w:rPr>
          <w:rFonts w:cstheme="minorHAnsi"/>
          <w:color w:val="000000"/>
        </w:rPr>
        <w:t xml:space="preserve">, </w:t>
      </w:r>
      <w:r w:rsidRPr="00A561D4">
        <w:rPr>
          <w:rFonts w:cstheme="minorHAnsi"/>
          <w:color w:val="000000"/>
        </w:rPr>
        <w:t xml:space="preserve">risk of </w:t>
      </w:r>
      <w:r w:rsidR="00C523DC" w:rsidRPr="00A561D4">
        <w:rPr>
          <w:rFonts w:cstheme="minorHAnsi"/>
          <w:color w:val="000000"/>
        </w:rPr>
        <w:t>fall</w:t>
      </w:r>
      <w:r w:rsidRPr="00A561D4">
        <w:rPr>
          <w:rFonts w:cstheme="minorHAnsi"/>
          <w:color w:val="000000"/>
        </w:rPr>
        <w:t>ing</w:t>
      </w:r>
      <w:r w:rsidR="00AD3B9F" w:rsidRPr="00A561D4">
        <w:rPr>
          <w:rFonts w:cstheme="minorHAnsi"/>
          <w:color w:val="000000"/>
        </w:rPr>
        <w:t xml:space="preserve"> and/or fracture</w:t>
      </w:r>
      <w:r w:rsidR="00C523DC" w:rsidRPr="00A561D4">
        <w:rPr>
          <w:rFonts w:cstheme="minorHAnsi"/>
          <w:color w:val="000000"/>
        </w:rPr>
        <w:t xml:space="preserve">, </w:t>
      </w:r>
      <w:r w:rsidR="00ED4CE5" w:rsidRPr="00A561D4">
        <w:rPr>
          <w:rFonts w:cstheme="minorHAnsi"/>
          <w:color w:val="000000"/>
        </w:rPr>
        <w:t xml:space="preserve">risk of incident </w:t>
      </w:r>
      <w:r w:rsidR="00C523DC" w:rsidRPr="00A561D4">
        <w:rPr>
          <w:rFonts w:cstheme="minorHAnsi"/>
          <w:color w:val="000000"/>
        </w:rPr>
        <w:t xml:space="preserve">ulcers because of poor fitting, and </w:t>
      </w:r>
      <w:r w:rsidR="00BD06FE" w:rsidRPr="00A561D4">
        <w:rPr>
          <w:rFonts w:cstheme="minorHAnsi"/>
          <w:color w:val="000000"/>
        </w:rPr>
        <w:t xml:space="preserve">musculoskeletal </w:t>
      </w:r>
      <w:r w:rsidR="00C523DC" w:rsidRPr="00A561D4">
        <w:rPr>
          <w:rFonts w:cstheme="minorHAnsi"/>
          <w:color w:val="000000"/>
        </w:rPr>
        <w:t xml:space="preserve">complaints because of </w:t>
      </w:r>
      <w:r w:rsidR="00BD06FE" w:rsidRPr="00A561D4">
        <w:rPr>
          <w:rFonts w:cstheme="minorHAnsi"/>
          <w:color w:val="000000"/>
        </w:rPr>
        <w:t xml:space="preserve">device-induced </w:t>
      </w:r>
      <w:r w:rsidR="00C523DC" w:rsidRPr="00A561D4">
        <w:rPr>
          <w:rFonts w:cstheme="minorHAnsi"/>
          <w:color w:val="000000"/>
        </w:rPr>
        <w:t>limb-length discrepancy</w:t>
      </w:r>
      <w:r w:rsidR="00F47F73" w:rsidRPr="00A561D4">
        <w:rPr>
          <w:rFonts w:cstheme="minorHAnsi"/>
          <w:color w:val="000000"/>
        </w:rPr>
        <w:t>.</w:t>
      </w:r>
      <w:r w:rsidR="00C523DC" w:rsidRPr="00A561D4">
        <w:rPr>
          <w:rFonts w:cstheme="minorHAnsi"/>
          <w:color w:val="000000"/>
        </w:rPr>
        <w:fldChar w:fldCharType="begin">
          <w:fldData xml:space="preserve">PEVuZE5vdGU+PENpdGU+PEF1dGhvcj5CdXM8L0F1dGhvcj48WWVhcj4yMDE5PC9ZZWFyPjxSZWNO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</w:fldData>
        </w:fldChar>
      </w:r>
      <w:r w:rsidR="006C6700" w:rsidRPr="00A561D4">
        <w:rPr>
          <w:rFonts w:cstheme="minorHAnsi"/>
          <w:color w:val="000000"/>
        </w:rPr>
        <w:instrText xml:space="preserve"> ADDIN EN.CITE </w:instrText>
      </w:r>
      <w:r w:rsidR="006C6700" w:rsidRPr="00A561D4">
        <w:rPr>
          <w:rFonts w:cstheme="minorHAnsi"/>
          <w:color w:val="000000"/>
        </w:rPr>
        <w:fldChar w:fldCharType="begin">
          <w:fldData xml:space="preserve">PEVuZE5vdGU+PENpdGU+PEF1dGhvcj5CdXM8L0F1dGhvcj48WWVhcj4yMDE5PC9ZZWFyPjxSZWNO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</w:fldData>
        </w:fldChar>
      </w:r>
      <w:r w:rsidR="006C6700" w:rsidRPr="00A561D4">
        <w:rPr>
          <w:rFonts w:cstheme="minorHAnsi"/>
          <w:color w:val="000000"/>
        </w:rPr>
        <w:instrText xml:space="preserve"> ADDIN EN.CITE.DATA </w:instrText>
      </w:r>
      <w:r w:rsidR="006C6700" w:rsidRPr="00A561D4">
        <w:rPr>
          <w:rFonts w:cstheme="minorHAnsi"/>
          <w:color w:val="000000"/>
        </w:rPr>
      </w:r>
      <w:r w:rsidR="006C6700" w:rsidRPr="00A561D4">
        <w:rPr>
          <w:rFonts w:cstheme="minorHAnsi"/>
          <w:color w:val="000000"/>
        </w:rPr>
        <w:fldChar w:fldCharType="end"/>
      </w:r>
      <w:r w:rsidR="00C523DC" w:rsidRPr="00A561D4">
        <w:rPr>
          <w:rFonts w:cstheme="minorHAnsi"/>
          <w:color w:val="000000"/>
        </w:rPr>
      </w:r>
      <w:r w:rsidR="00C523DC" w:rsidRPr="00A561D4">
        <w:rPr>
          <w:rFonts w:cstheme="minorHAnsi"/>
          <w:color w:val="000000"/>
        </w:rPr>
        <w:fldChar w:fldCharType="separate"/>
      </w:r>
      <w:r w:rsidR="006C6700" w:rsidRPr="00A561D4">
        <w:rPr>
          <w:rFonts w:cstheme="minorHAnsi"/>
          <w:noProof/>
          <w:color w:val="000000"/>
          <w:vertAlign w:val="superscript"/>
        </w:rPr>
        <w:t>9 11</w:t>
      </w:r>
      <w:r w:rsidR="00C523DC" w:rsidRPr="00A561D4">
        <w:rPr>
          <w:rFonts w:cstheme="minorHAnsi"/>
          <w:color w:val="000000"/>
        </w:rPr>
        <w:fldChar w:fldCharType="end"/>
      </w:r>
      <w:r w:rsidR="00C523DC" w:rsidRPr="00A561D4">
        <w:rPr>
          <w:rFonts w:cstheme="minorHAnsi"/>
          <w:color w:val="000000"/>
        </w:rPr>
        <w:t xml:space="preserve"> T</w:t>
      </w:r>
      <w:r w:rsidR="006465BA" w:rsidRPr="00A561D4">
        <w:rPr>
          <w:rFonts w:cstheme="minorHAnsi"/>
          <w:color w:val="000000"/>
        </w:rPr>
        <w:t xml:space="preserve">here is some evidence that </w:t>
      </w:r>
      <w:r w:rsidR="00AD3B9F" w:rsidRPr="00A561D4">
        <w:rPr>
          <w:rFonts w:cstheme="minorHAnsi"/>
          <w:color w:val="000000"/>
        </w:rPr>
        <w:t xml:space="preserve">people </w:t>
      </w:r>
      <w:r w:rsidR="006465BA" w:rsidRPr="00A561D4">
        <w:rPr>
          <w:rFonts w:cstheme="minorHAnsi"/>
          <w:color w:val="000000"/>
        </w:rPr>
        <w:t>prefer removable devices because of their reduced impact on activities of daily living</w:t>
      </w:r>
      <w:r w:rsidR="00A05B11" w:rsidRPr="00A561D4">
        <w:rPr>
          <w:rFonts w:cstheme="minorHAnsi"/>
          <w:color w:val="000000"/>
        </w:rPr>
        <w:t xml:space="preserve">, </w:t>
      </w:r>
      <w:r w:rsidR="006465BA" w:rsidRPr="00A561D4">
        <w:rPr>
          <w:rFonts w:cstheme="minorHAnsi"/>
          <w:color w:val="000000"/>
        </w:rPr>
        <w:t xml:space="preserve">such as </w:t>
      </w:r>
      <w:r w:rsidR="00D522F1" w:rsidRPr="00A561D4">
        <w:rPr>
          <w:rFonts w:cstheme="minorHAnsi"/>
          <w:color w:val="000000"/>
        </w:rPr>
        <w:t>walking, sleeping, bathing, or driving</w:t>
      </w:r>
      <w:r w:rsidR="00A05B11" w:rsidRPr="00A561D4">
        <w:rPr>
          <w:rFonts w:cstheme="minorHAnsi"/>
          <w:color w:val="000000"/>
        </w:rPr>
        <w:t xml:space="preserve">, </w:t>
      </w:r>
      <w:r w:rsidR="00B11037" w:rsidRPr="00A561D4">
        <w:rPr>
          <w:rFonts w:cstheme="minorHAnsi"/>
          <w:color w:val="000000"/>
        </w:rPr>
        <w:t>but this remains poorly understood</w:t>
      </w:r>
      <w:r w:rsidR="00F47F73" w:rsidRPr="00A561D4">
        <w:rPr>
          <w:rFonts w:cstheme="minorHAnsi"/>
          <w:color w:val="000000"/>
        </w:rPr>
        <w:t>.</w:t>
      </w:r>
      <w:r w:rsidR="00B11037" w:rsidRPr="00A561D4">
        <w:rPr>
          <w:rFonts w:cstheme="minorHAnsi"/>
          <w:color w:val="000000"/>
        </w:rPr>
        <w:fldChar w:fldCharType="begin">
          <w:fldData xml:space="preserve">PEVuZE5vdGU+PENpdGU+PEF1dGhvcj5Bcm1zdHJvbmc8L0F1dGhvcj48WWVhcj4yMDA4PC9ZZWFy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</w:fldData>
        </w:fldChar>
      </w:r>
      <w:r w:rsidR="006C6700" w:rsidRPr="00A561D4">
        <w:rPr>
          <w:rFonts w:cstheme="minorHAnsi"/>
          <w:color w:val="000000"/>
        </w:rPr>
        <w:instrText xml:space="preserve"> ADDIN EN.CITE </w:instrText>
      </w:r>
      <w:r w:rsidR="006C6700" w:rsidRPr="00A561D4">
        <w:rPr>
          <w:rFonts w:cstheme="minorHAnsi"/>
          <w:color w:val="000000"/>
        </w:rPr>
        <w:fldChar w:fldCharType="begin">
          <w:fldData xml:space="preserve">PEVuZE5vdGU+PENpdGU+PEF1dGhvcj5Bcm1zdHJvbmc8L0F1dGhvcj48WWVhcj4yMDA4PC9ZZWFy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</w:fldData>
        </w:fldChar>
      </w:r>
      <w:r w:rsidR="006C6700" w:rsidRPr="00A561D4">
        <w:rPr>
          <w:rFonts w:cstheme="minorHAnsi"/>
          <w:color w:val="000000"/>
        </w:rPr>
        <w:instrText xml:space="preserve"> ADDIN EN.CITE.DATA </w:instrText>
      </w:r>
      <w:r w:rsidR="006C6700" w:rsidRPr="00A561D4">
        <w:rPr>
          <w:rFonts w:cstheme="minorHAnsi"/>
          <w:color w:val="000000"/>
        </w:rPr>
      </w:r>
      <w:r w:rsidR="006C6700" w:rsidRPr="00A561D4">
        <w:rPr>
          <w:rFonts w:cstheme="minorHAnsi"/>
          <w:color w:val="000000"/>
        </w:rPr>
        <w:fldChar w:fldCharType="end"/>
      </w:r>
      <w:r w:rsidR="00B11037" w:rsidRPr="00A561D4">
        <w:rPr>
          <w:rFonts w:cstheme="minorHAnsi"/>
          <w:color w:val="000000"/>
        </w:rPr>
      </w:r>
      <w:r w:rsidR="00B11037" w:rsidRPr="00A561D4">
        <w:rPr>
          <w:rFonts w:cstheme="minorHAnsi"/>
          <w:color w:val="000000"/>
        </w:rPr>
        <w:fldChar w:fldCharType="separate"/>
      </w:r>
      <w:r w:rsidR="006C6700" w:rsidRPr="00A561D4">
        <w:rPr>
          <w:rFonts w:cstheme="minorHAnsi"/>
          <w:noProof/>
          <w:color w:val="000000"/>
          <w:vertAlign w:val="superscript"/>
        </w:rPr>
        <w:t>12-14</w:t>
      </w:r>
      <w:r w:rsidR="00B11037" w:rsidRPr="00A561D4">
        <w:rPr>
          <w:rFonts w:cstheme="minorHAnsi"/>
          <w:color w:val="000000"/>
        </w:rPr>
        <w:fldChar w:fldCharType="end"/>
      </w:r>
      <w:r w:rsidR="00294B4C" w:rsidRPr="00A561D4">
        <w:rPr>
          <w:rFonts w:cstheme="minorHAnsi"/>
          <w:color w:val="000000"/>
        </w:rPr>
        <w:t xml:space="preserve"> </w:t>
      </w:r>
      <w:r w:rsidR="00936E17" w:rsidRPr="00A561D4">
        <w:rPr>
          <w:rFonts w:cstheme="minorHAnsi"/>
          <w:color w:val="000000"/>
        </w:rPr>
        <w:t xml:space="preserve">Maintaining activity and mobility </w:t>
      </w:r>
      <w:r w:rsidR="00837594" w:rsidRPr="00A561D4">
        <w:rPr>
          <w:rFonts w:cstheme="minorHAnsi"/>
          <w:color w:val="000000"/>
        </w:rPr>
        <w:t>may be particularly important in a population with</w:t>
      </w:r>
      <w:r w:rsidR="00163CDF" w:rsidRPr="00A561D4">
        <w:rPr>
          <w:rFonts w:cstheme="minorHAnsi"/>
          <w:color w:val="000000"/>
        </w:rPr>
        <w:t xml:space="preserve"> </w:t>
      </w:r>
      <w:r w:rsidR="00163CDF" w:rsidRPr="00A561D4">
        <w:rPr>
          <w:rFonts w:cstheme="minorHAnsi"/>
          <w:color w:val="000000"/>
        </w:rPr>
        <w:lastRenderedPageBreak/>
        <w:t>higher incidence of psychological morbidity,</w:t>
      </w:r>
      <w:r w:rsidR="00AC6A84" w:rsidRPr="00A561D4">
        <w:rPr>
          <w:rFonts w:cstheme="minorHAnsi"/>
          <w:color w:val="000000"/>
        </w:rPr>
        <w:t xml:space="preserve"> </w:t>
      </w:r>
      <w:r w:rsidR="00837594" w:rsidRPr="00A561D4">
        <w:rPr>
          <w:rFonts w:cstheme="minorHAnsi"/>
          <w:color w:val="000000"/>
        </w:rPr>
        <w:t>poor cardiovascular outcomes</w:t>
      </w:r>
      <w:r w:rsidR="00AD3B9F" w:rsidRPr="00A561D4">
        <w:rPr>
          <w:rFonts w:cstheme="minorHAnsi"/>
          <w:color w:val="000000"/>
        </w:rPr>
        <w:t>,</w:t>
      </w:r>
      <w:r w:rsidR="00A05B11" w:rsidRPr="00A561D4">
        <w:rPr>
          <w:rFonts w:cstheme="minorHAnsi"/>
          <w:color w:val="000000"/>
        </w:rPr>
        <w:t xml:space="preserve"> and </w:t>
      </w:r>
      <w:r w:rsidR="00163CDF" w:rsidRPr="00A561D4">
        <w:rPr>
          <w:rFonts w:cstheme="minorHAnsi"/>
          <w:color w:val="000000"/>
        </w:rPr>
        <w:t>lower</w:t>
      </w:r>
      <w:r w:rsidR="00A05B11" w:rsidRPr="00A561D4">
        <w:rPr>
          <w:rFonts w:cstheme="minorHAnsi"/>
          <w:color w:val="000000"/>
        </w:rPr>
        <w:t xml:space="preserve"> </w:t>
      </w:r>
      <w:r w:rsidR="00163CDF" w:rsidRPr="00A561D4">
        <w:rPr>
          <w:rFonts w:cstheme="minorHAnsi"/>
          <w:color w:val="000000"/>
        </w:rPr>
        <w:t>levels of physical activity</w:t>
      </w:r>
      <w:r w:rsidR="00837594" w:rsidRPr="00A561D4">
        <w:rPr>
          <w:rFonts w:cstheme="minorHAnsi"/>
          <w:color w:val="000000"/>
        </w:rPr>
        <w:t xml:space="preserve">. </w:t>
      </w:r>
    </w:p>
    <w:p w14:paraId="004EB897" w14:textId="5C99AE8D" w:rsidR="00AF7586" w:rsidRPr="00A561D4" w:rsidRDefault="009A7FA8" w:rsidP="00F94DC0">
      <w:pPr>
        <w:spacing w:after="0" w:line="480" w:lineRule="auto"/>
        <w:jc w:val="both"/>
        <w:rPr>
          <w:rFonts w:cstheme="minorHAnsi"/>
          <w:color w:val="000000"/>
        </w:rPr>
      </w:pPr>
      <w:r w:rsidRPr="00A561D4">
        <w:rPr>
          <w:rFonts w:cstheme="minorHAnsi"/>
          <w:color w:val="000000"/>
        </w:rPr>
        <w:t>F</w:t>
      </w:r>
      <w:r w:rsidR="000C0291" w:rsidRPr="00A561D4">
        <w:rPr>
          <w:rFonts w:cstheme="minorHAnsi"/>
          <w:color w:val="000000"/>
        </w:rPr>
        <w:t xml:space="preserve">urther information is needed </w:t>
      </w:r>
      <w:r w:rsidR="001A7218" w:rsidRPr="00A561D4">
        <w:rPr>
          <w:rFonts w:cstheme="minorHAnsi"/>
          <w:color w:val="000000"/>
        </w:rPr>
        <w:t xml:space="preserve">on the impact of wearing </w:t>
      </w:r>
      <w:r w:rsidR="002A1D20" w:rsidRPr="00A561D4">
        <w:rPr>
          <w:rFonts w:cstheme="minorHAnsi"/>
          <w:color w:val="000000"/>
        </w:rPr>
        <w:t>NROLD</w:t>
      </w:r>
      <w:r w:rsidR="001353EB" w:rsidRPr="00A561D4">
        <w:rPr>
          <w:rFonts w:cstheme="minorHAnsi"/>
          <w:color w:val="000000"/>
        </w:rPr>
        <w:t>s</w:t>
      </w:r>
      <w:r w:rsidR="002A1D20" w:rsidRPr="00A561D4">
        <w:rPr>
          <w:rFonts w:cstheme="minorHAnsi"/>
          <w:color w:val="000000"/>
        </w:rPr>
        <w:t xml:space="preserve"> </w:t>
      </w:r>
      <w:r w:rsidR="000C0291" w:rsidRPr="00A561D4">
        <w:rPr>
          <w:rFonts w:cstheme="minorHAnsi"/>
          <w:color w:val="000000"/>
        </w:rPr>
        <w:t xml:space="preserve">to enable clinicians and </w:t>
      </w:r>
      <w:r w:rsidR="00AD3B9F" w:rsidRPr="00A561D4">
        <w:rPr>
          <w:rFonts w:cstheme="minorHAnsi"/>
          <w:color w:val="000000"/>
        </w:rPr>
        <w:t xml:space="preserve">people </w:t>
      </w:r>
      <w:r w:rsidR="000C0291" w:rsidRPr="00A561D4">
        <w:rPr>
          <w:rFonts w:cstheme="minorHAnsi"/>
          <w:color w:val="000000"/>
        </w:rPr>
        <w:t xml:space="preserve">with DFUs make informed </w:t>
      </w:r>
      <w:r w:rsidR="00AD3B9F" w:rsidRPr="00A561D4">
        <w:rPr>
          <w:rFonts w:cstheme="minorHAnsi"/>
          <w:color w:val="000000"/>
        </w:rPr>
        <w:t xml:space="preserve">shared </w:t>
      </w:r>
      <w:r w:rsidR="000C0291" w:rsidRPr="00A561D4">
        <w:rPr>
          <w:rFonts w:cstheme="minorHAnsi"/>
          <w:color w:val="000000"/>
        </w:rPr>
        <w:t>decisions about their care</w:t>
      </w:r>
      <w:r w:rsidR="001A7218" w:rsidRPr="00A561D4">
        <w:rPr>
          <w:rFonts w:cstheme="minorHAnsi"/>
          <w:color w:val="000000"/>
        </w:rPr>
        <w:t xml:space="preserve">, and whether </w:t>
      </w:r>
      <w:r w:rsidR="00ED16BF" w:rsidRPr="00A561D4">
        <w:rPr>
          <w:rFonts w:cstheme="minorHAnsi"/>
          <w:color w:val="000000"/>
        </w:rPr>
        <w:t>additional</w:t>
      </w:r>
      <w:r w:rsidR="001A7218" w:rsidRPr="00A561D4">
        <w:rPr>
          <w:rFonts w:cstheme="minorHAnsi"/>
          <w:color w:val="000000"/>
        </w:rPr>
        <w:t xml:space="preserve"> support is required</w:t>
      </w:r>
      <w:r w:rsidR="00ED4CE5" w:rsidRPr="00A561D4">
        <w:rPr>
          <w:rFonts w:cstheme="minorHAnsi"/>
          <w:color w:val="000000"/>
        </w:rPr>
        <w:t xml:space="preserve"> during wear and after NROLD removal</w:t>
      </w:r>
      <w:r w:rsidR="000C0291" w:rsidRPr="00A561D4">
        <w:rPr>
          <w:rFonts w:cstheme="minorHAnsi"/>
          <w:color w:val="000000"/>
        </w:rPr>
        <w:t>.</w:t>
      </w:r>
      <w:r w:rsidR="00BD5E2E" w:rsidRPr="00A561D4">
        <w:rPr>
          <w:rFonts w:cstheme="minorHAnsi"/>
          <w:color w:val="000000"/>
        </w:rPr>
        <w:t xml:space="preserve"> </w:t>
      </w:r>
      <w:r w:rsidR="002A1D20" w:rsidRPr="00A561D4">
        <w:t>W</w:t>
      </w:r>
      <w:r w:rsidR="00412B96" w:rsidRPr="00A561D4">
        <w:t>e aimed</w:t>
      </w:r>
      <w:r w:rsidR="000C0291" w:rsidRPr="00A561D4">
        <w:t xml:space="preserve"> to investigate the </w:t>
      </w:r>
      <w:r w:rsidR="005C0406" w:rsidRPr="00A561D4">
        <w:t>short-term</w:t>
      </w:r>
      <w:r w:rsidR="000C0291" w:rsidRPr="00A561D4">
        <w:t xml:space="preserve"> impact of NROLDs on physical activity and </w:t>
      </w:r>
      <w:r w:rsidR="001A7218" w:rsidRPr="00A561D4">
        <w:t xml:space="preserve">diabetic </w:t>
      </w:r>
      <w:r w:rsidR="002A1D20" w:rsidRPr="00A561D4">
        <w:t xml:space="preserve">foot </w:t>
      </w:r>
      <w:r w:rsidR="001A7218" w:rsidRPr="00A561D4">
        <w:t xml:space="preserve">ulcer-related </w:t>
      </w:r>
      <w:r w:rsidR="000C0291" w:rsidRPr="00A561D4">
        <w:t xml:space="preserve">quality of life </w:t>
      </w:r>
      <w:r w:rsidR="002A1D20" w:rsidRPr="00A561D4">
        <w:t xml:space="preserve">(DFU-QoL) </w:t>
      </w:r>
      <w:r w:rsidR="000C0291" w:rsidRPr="00A561D4">
        <w:t xml:space="preserve">in </w:t>
      </w:r>
      <w:r w:rsidR="001A7218" w:rsidRPr="00A561D4">
        <w:t xml:space="preserve">a small sample of </w:t>
      </w:r>
      <w:r w:rsidR="003B17FF" w:rsidRPr="00A561D4">
        <w:t xml:space="preserve">community-dwelling </w:t>
      </w:r>
      <w:r w:rsidR="000C0291" w:rsidRPr="00A561D4">
        <w:t xml:space="preserve">people </w:t>
      </w:r>
      <w:r w:rsidR="002A1D20" w:rsidRPr="00A561D4">
        <w:t xml:space="preserve">living </w:t>
      </w:r>
      <w:r w:rsidR="000C0291" w:rsidRPr="00A561D4">
        <w:t>with DFUs.</w:t>
      </w:r>
    </w:p>
    <w:p w14:paraId="62C83F7C" w14:textId="77777777" w:rsidR="00AD1A5F" w:rsidRPr="00A561D4" w:rsidRDefault="00AD1A5F" w:rsidP="00F94DC0">
      <w:pPr>
        <w:spacing w:line="480" w:lineRule="auto"/>
      </w:pPr>
    </w:p>
    <w:p w14:paraId="6671A37F" w14:textId="77777777" w:rsidR="00704FE0" w:rsidRPr="00A561D4" w:rsidRDefault="00704FE0" w:rsidP="00F94DC0">
      <w:pPr>
        <w:spacing w:line="480" w:lineRule="auto"/>
        <w:rPr>
          <w:b/>
        </w:rPr>
      </w:pPr>
      <w:r w:rsidRPr="00A561D4">
        <w:rPr>
          <w:b/>
        </w:rPr>
        <w:t>Methods:</w:t>
      </w:r>
    </w:p>
    <w:p w14:paraId="309A3DFE" w14:textId="4372B81B" w:rsidR="00704FE0" w:rsidRPr="00A561D4" w:rsidRDefault="000C3CB0" w:rsidP="00F94DC0">
      <w:pPr>
        <w:spacing w:line="480" w:lineRule="auto"/>
        <w:rPr>
          <w:i/>
        </w:rPr>
      </w:pPr>
      <w:r w:rsidRPr="00A561D4">
        <w:rPr>
          <w:i/>
        </w:rPr>
        <w:t>Study Design: Observational study at single NHS podiatry service</w:t>
      </w:r>
    </w:p>
    <w:p w14:paraId="7B58D1F0" w14:textId="099121B4" w:rsidR="001A7218" w:rsidRPr="00A561D4" w:rsidRDefault="000C3CB0" w:rsidP="00F94DC0">
      <w:pPr>
        <w:spacing w:after="0" w:line="480" w:lineRule="auto"/>
        <w:jc w:val="both"/>
      </w:pPr>
      <w:r w:rsidRPr="00A561D4">
        <w:t>We designed a</w:t>
      </w:r>
      <w:r w:rsidR="001A7218" w:rsidRPr="00A561D4">
        <w:t xml:space="preserve"> </w:t>
      </w:r>
      <w:r w:rsidRPr="00A561D4">
        <w:t xml:space="preserve">longitudinal study to </w:t>
      </w:r>
      <w:r w:rsidR="001A7218" w:rsidRPr="00A561D4">
        <w:t xml:space="preserve">examine </w:t>
      </w:r>
      <w:r w:rsidR="006C6700" w:rsidRPr="00A561D4">
        <w:t>diabetic foot ulcer related quality of life (</w:t>
      </w:r>
      <w:r w:rsidR="001A7218" w:rsidRPr="00A561D4">
        <w:t>DFU-QoL</w:t>
      </w:r>
      <w:r w:rsidR="006C6700" w:rsidRPr="00A561D4">
        <w:t>)</w:t>
      </w:r>
      <w:r w:rsidR="001A7218" w:rsidRPr="00A561D4">
        <w:t xml:space="preserve"> and physical activity before and after </w:t>
      </w:r>
      <w:r w:rsidR="00073A1B" w:rsidRPr="00A561D4">
        <w:t xml:space="preserve">NROLD application </w:t>
      </w:r>
      <w:r w:rsidR="001A7218" w:rsidRPr="00A561D4">
        <w:t xml:space="preserve">in a </w:t>
      </w:r>
      <w:r w:rsidR="00203397" w:rsidRPr="00A561D4">
        <w:t xml:space="preserve">convenience </w:t>
      </w:r>
      <w:r w:rsidR="001A7218" w:rsidRPr="00A561D4">
        <w:t xml:space="preserve">sample of </w:t>
      </w:r>
      <w:r w:rsidR="00203397" w:rsidRPr="00A561D4">
        <w:t xml:space="preserve">patients attending a </w:t>
      </w:r>
      <w:r w:rsidR="00073A1B" w:rsidRPr="00A561D4">
        <w:t>single community-based NHS health care centre</w:t>
      </w:r>
      <w:r w:rsidR="00203397" w:rsidRPr="00A561D4">
        <w:t xml:space="preserve">. </w:t>
      </w:r>
      <w:r w:rsidR="001A7218" w:rsidRPr="00A561D4">
        <w:t xml:space="preserve">Data were collected pre-application (baseline) and at three and six weeks after </w:t>
      </w:r>
      <w:r w:rsidR="00203397" w:rsidRPr="00A561D4">
        <w:t>fitting of NROLDs</w:t>
      </w:r>
      <w:r w:rsidR="003E4B2D" w:rsidRPr="00A561D4">
        <w:t>.</w:t>
      </w:r>
      <w:r w:rsidR="001A7218" w:rsidRPr="00A561D4">
        <w:t xml:space="preserve"> </w:t>
      </w:r>
    </w:p>
    <w:p w14:paraId="5803CCA6" w14:textId="27E0BB90" w:rsidR="00704FE0" w:rsidRPr="00A561D4" w:rsidRDefault="001A7218" w:rsidP="00F94DC0">
      <w:pPr>
        <w:spacing w:after="0" w:line="480" w:lineRule="auto"/>
        <w:jc w:val="both"/>
      </w:pPr>
      <w:r w:rsidRPr="00A561D4">
        <w:t xml:space="preserve"> </w:t>
      </w:r>
      <w:r w:rsidR="00E250C9" w:rsidRPr="00A561D4">
        <w:t xml:space="preserve">Ethical approval was granted by </w:t>
      </w:r>
      <w:r w:rsidR="00DF539F" w:rsidRPr="00A561D4">
        <w:t xml:space="preserve">the health Research Authority </w:t>
      </w:r>
      <w:r w:rsidR="00E250C9" w:rsidRPr="00A561D4">
        <w:t>(</w:t>
      </w:r>
      <w:r w:rsidR="00DF539F" w:rsidRPr="00A561D4">
        <w:t xml:space="preserve">REC: 17/SC/0579, </w:t>
      </w:r>
      <w:r w:rsidR="00E250C9" w:rsidRPr="00A561D4">
        <w:t>IRAS: 229586)</w:t>
      </w:r>
      <w:r w:rsidR="00791558" w:rsidRPr="00A561D4">
        <w:t>,</w:t>
      </w:r>
      <w:r w:rsidR="00E250C9" w:rsidRPr="00A561D4">
        <w:t xml:space="preserve"> sponsored by the University of Southampton (ref: 28465)</w:t>
      </w:r>
      <w:r w:rsidR="00EF6800" w:rsidRPr="00A561D4">
        <w:t xml:space="preserve"> and registered on</w:t>
      </w:r>
      <w:r w:rsidR="009C64A3" w:rsidRPr="00A561D4">
        <w:t xml:space="preserve"> </w:t>
      </w:r>
      <w:r w:rsidR="00EF6800" w:rsidRPr="00A561D4">
        <w:t xml:space="preserve">the National Institute for Health Research </w:t>
      </w:r>
      <w:r w:rsidR="007226B2" w:rsidRPr="00A561D4">
        <w:t>Clinical Research Portfolio networ</w:t>
      </w:r>
      <w:r w:rsidR="00DF539F" w:rsidRPr="00A561D4">
        <w:t>k</w:t>
      </w:r>
      <w:r w:rsidR="00E250C9" w:rsidRPr="00A561D4">
        <w:t xml:space="preserve">. </w:t>
      </w:r>
      <w:r w:rsidR="00EF6800" w:rsidRPr="00A561D4">
        <w:t xml:space="preserve">All participants gave written informed consent </w:t>
      </w:r>
      <w:r w:rsidR="007226B2" w:rsidRPr="00A561D4">
        <w:t>prior to enrolment into the study</w:t>
      </w:r>
      <w:r w:rsidR="00DB1969" w:rsidRPr="00A561D4">
        <w:t xml:space="preserve"> and all aspects of this study conformed with the Declaration of Helsinki</w:t>
      </w:r>
      <w:r w:rsidR="00EF6800" w:rsidRPr="00A561D4">
        <w:t xml:space="preserve">. </w:t>
      </w:r>
    </w:p>
    <w:p w14:paraId="68836023" w14:textId="77777777" w:rsidR="008A29D7" w:rsidRPr="00A561D4" w:rsidRDefault="008A29D7" w:rsidP="00F94DC0">
      <w:pPr>
        <w:spacing w:after="0" w:line="480" w:lineRule="auto"/>
        <w:jc w:val="both"/>
      </w:pPr>
    </w:p>
    <w:p w14:paraId="24CEE116" w14:textId="6521DF97" w:rsidR="00EF6800" w:rsidRPr="00A561D4" w:rsidRDefault="00073A1B" w:rsidP="00F94DC0">
      <w:pPr>
        <w:spacing w:line="480" w:lineRule="auto"/>
        <w:rPr>
          <w:i/>
        </w:rPr>
      </w:pPr>
      <w:r w:rsidRPr="00A561D4">
        <w:rPr>
          <w:i/>
        </w:rPr>
        <w:t>Study population</w:t>
      </w:r>
      <w:r w:rsidR="00F34B42" w:rsidRPr="00A561D4">
        <w:t xml:space="preserve"> </w:t>
      </w:r>
    </w:p>
    <w:p w14:paraId="374415BB" w14:textId="798EFE76" w:rsidR="00201830" w:rsidRPr="00A561D4" w:rsidRDefault="00EF6800" w:rsidP="00F94DC0">
      <w:pPr>
        <w:spacing w:after="0" w:line="480" w:lineRule="auto"/>
        <w:jc w:val="both"/>
      </w:pPr>
      <w:r w:rsidRPr="00A561D4">
        <w:t xml:space="preserve">Participants were </w:t>
      </w:r>
      <w:r w:rsidR="008A29D7" w:rsidRPr="00A561D4">
        <w:t>eligible</w:t>
      </w:r>
      <w:r w:rsidRPr="00A561D4">
        <w:t xml:space="preserve"> if</w:t>
      </w:r>
      <w:r w:rsidR="00D224D8" w:rsidRPr="00A561D4">
        <w:t xml:space="preserve"> they were aged ≥18</w:t>
      </w:r>
      <w:r w:rsidR="00073A1B" w:rsidRPr="00A561D4">
        <w:t xml:space="preserve"> years</w:t>
      </w:r>
      <w:r w:rsidR="00D224D8" w:rsidRPr="00A561D4">
        <w:t xml:space="preserve">, </w:t>
      </w:r>
      <w:r w:rsidR="00FA5C66" w:rsidRPr="00A561D4">
        <w:t xml:space="preserve">had </w:t>
      </w:r>
      <w:r w:rsidR="00D224D8" w:rsidRPr="00A561D4">
        <w:t>a confirmed diagnosis of</w:t>
      </w:r>
      <w:r w:rsidR="008A29D7" w:rsidRPr="00A561D4">
        <w:t xml:space="preserve"> diabetes mellitus, </w:t>
      </w:r>
      <w:r w:rsidR="00D224D8" w:rsidRPr="00A561D4">
        <w:t>a previous history of foot ulceration</w:t>
      </w:r>
      <w:r w:rsidR="00FA5C66" w:rsidRPr="00A561D4">
        <w:t>,</w:t>
      </w:r>
      <w:r w:rsidR="00D224D8" w:rsidRPr="00A561D4">
        <w:t xml:space="preserve"> and a current </w:t>
      </w:r>
      <w:r w:rsidR="00DA12BD" w:rsidRPr="00A561D4">
        <w:t xml:space="preserve">plantar forefoot </w:t>
      </w:r>
      <w:r w:rsidR="00D224D8" w:rsidRPr="00A561D4">
        <w:t>ulcer</w:t>
      </w:r>
      <w:r w:rsidR="001A7218" w:rsidRPr="00A561D4">
        <w:t xml:space="preserve"> suitable for </w:t>
      </w:r>
      <w:r w:rsidR="00203397" w:rsidRPr="00A561D4">
        <w:t xml:space="preserve">NROLD </w:t>
      </w:r>
      <w:r w:rsidR="001A7218" w:rsidRPr="00A561D4">
        <w:t>treatment</w:t>
      </w:r>
      <w:r w:rsidR="00D224D8" w:rsidRPr="00A561D4">
        <w:t xml:space="preserve">. </w:t>
      </w:r>
      <w:r w:rsidR="00491BD5" w:rsidRPr="00A561D4">
        <w:t>Ulcers</w:t>
      </w:r>
      <w:r w:rsidR="00D224D8" w:rsidRPr="00A561D4">
        <w:t xml:space="preserve"> were </w:t>
      </w:r>
      <w:r w:rsidR="00BB4ACF" w:rsidRPr="00A561D4">
        <w:t>assessed</w:t>
      </w:r>
      <w:r w:rsidR="00D224D8" w:rsidRPr="00A561D4">
        <w:t xml:space="preserve"> using the </w:t>
      </w:r>
      <w:r w:rsidR="00CA32B6" w:rsidRPr="00A561D4">
        <w:t xml:space="preserve">University of </w:t>
      </w:r>
      <w:r w:rsidR="00D224D8" w:rsidRPr="00A561D4">
        <w:t xml:space="preserve">Texas </w:t>
      </w:r>
      <w:r w:rsidR="00CA32B6" w:rsidRPr="00A561D4">
        <w:t>Wound C</w:t>
      </w:r>
      <w:r w:rsidR="00D224D8" w:rsidRPr="00A561D4">
        <w:t>lassification</w:t>
      </w:r>
      <w:r w:rsidR="00CA32B6" w:rsidRPr="00A561D4">
        <w:t xml:space="preserve"> System</w:t>
      </w:r>
      <w:r w:rsidR="00D224D8" w:rsidRPr="00A561D4">
        <w:t xml:space="preserve"> </w:t>
      </w:r>
      <w:r w:rsidR="00BB4ACF" w:rsidRPr="00A561D4">
        <w:t xml:space="preserve">and only </w:t>
      </w:r>
      <w:r w:rsidR="00BB4ACF" w:rsidRPr="00A561D4">
        <w:lastRenderedPageBreak/>
        <w:t>those deemed G</w:t>
      </w:r>
      <w:r w:rsidR="00D224D8" w:rsidRPr="00A561D4">
        <w:t>rade A1 (</w:t>
      </w:r>
      <w:proofErr w:type="gramStart"/>
      <w:r w:rsidR="00CA32B6" w:rsidRPr="00A561D4">
        <w:t>i.e.</w:t>
      </w:r>
      <w:proofErr w:type="gramEnd"/>
      <w:r w:rsidR="00CA32B6" w:rsidRPr="00A561D4">
        <w:t xml:space="preserve"> </w:t>
      </w:r>
      <w:r w:rsidR="00D224D8" w:rsidRPr="00A561D4">
        <w:t>non-infected, non-ischaemic, superficial wound</w:t>
      </w:r>
      <w:r w:rsidR="00CA32B6" w:rsidRPr="00A561D4">
        <w:t>s</w:t>
      </w:r>
      <w:r w:rsidR="00D224D8" w:rsidRPr="00A561D4">
        <w:t>)</w:t>
      </w:r>
      <w:r w:rsidR="00BB4ACF" w:rsidRPr="00A561D4">
        <w:t xml:space="preserve"> were eligible for NROLD</w:t>
      </w:r>
      <w:r w:rsidR="00E30CD7" w:rsidRPr="00A561D4">
        <w:t xml:space="preserve"> treatment</w:t>
      </w:r>
      <w:r w:rsidR="00073A1B" w:rsidRPr="00A561D4">
        <w:t>,</w:t>
      </w:r>
      <w:r w:rsidR="00BB4ACF" w:rsidRPr="00A561D4">
        <w:t xml:space="preserve"> in line with local </w:t>
      </w:r>
      <w:r w:rsidR="00073A1B" w:rsidRPr="00A561D4">
        <w:t xml:space="preserve">care </w:t>
      </w:r>
      <w:r w:rsidR="00BB4ACF" w:rsidRPr="00A561D4">
        <w:t>pathways</w:t>
      </w:r>
      <w:r w:rsidR="00201830" w:rsidRPr="00A561D4">
        <w:t xml:space="preserve"> and</w:t>
      </w:r>
      <w:r w:rsidR="00BB4ACF" w:rsidRPr="00A561D4">
        <w:t xml:space="preserve"> </w:t>
      </w:r>
      <w:r w:rsidR="00201830" w:rsidRPr="00A561D4">
        <w:t>clinical</w:t>
      </w:r>
      <w:r w:rsidR="00BB4ACF" w:rsidRPr="00A561D4">
        <w:t xml:space="preserve"> guidelines</w:t>
      </w:r>
      <w:r w:rsidR="00F47F73" w:rsidRPr="00A561D4">
        <w:t>.</w:t>
      </w:r>
      <w:r w:rsidR="00BB4ACF" w:rsidRPr="00A561D4">
        <w:fldChar w:fldCharType="begin">
          <w:fldData xml:space="preserve">PEVuZE5vdGU+PENpdGU+PEF1dGhvcj5MYXZlcnk8L0F1dGhvcj48WWVhcj4xOTk2PC9ZZWFyPjxS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</w:fldData>
        </w:fldChar>
      </w:r>
      <w:r w:rsidR="006C6700" w:rsidRPr="00A561D4">
        <w:instrText xml:space="preserve"> ADDIN EN.CITE </w:instrText>
      </w:r>
      <w:r w:rsidR="006C6700" w:rsidRPr="00A561D4">
        <w:fldChar w:fldCharType="begin">
          <w:fldData xml:space="preserve">PEVuZE5vdGU+PENpdGU+PEF1dGhvcj5MYXZlcnk8L0F1dGhvcj48WWVhcj4xOTk2PC9ZZWFyPjxS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</w:fldData>
        </w:fldChar>
      </w:r>
      <w:r w:rsidR="006C6700" w:rsidRPr="00A561D4">
        <w:instrText xml:space="preserve"> ADDIN EN.CITE.DATA </w:instrText>
      </w:r>
      <w:r w:rsidR="006C6700" w:rsidRPr="00A561D4">
        <w:fldChar w:fldCharType="end"/>
      </w:r>
      <w:r w:rsidR="00BB4ACF" w:rsidRPr="00A561D4">
        <w:fldChar w:fldCharType="separate"/>
      </w:r>
      <w:r w:rsidR="006C6700" w:rsidRPr="00A561D4">
        <w:rPr>
          <w:noProof/>
          <w:vertAlign w:val="superscript"/>
        </w:rPr>
        <w:t>3 9 15</w:t>
      </w:r>
      <w:r w:rsidR="00BB4ACF" w:rsidRPr="00A561D4">
        <w:fldChar w:fldCharType="end"/>
      </w:r>
    </w:p>
    <w:p w14:paraId="09823E22" w14:textId="76DBE55A" w:rsidR="00CA32B6" w:rsidRPr="00A561D4" w:rsidRDefault="00CA32B6" w:rsidP="00F94DC0">
      <w:pPr>
        <w:spacing w:line="480" w:lineRule="auto"/>
      </w:pPr>
    </w:p>
    <w:p w14:paraId="6CFA9C36" w14:textId="6B722DAA" w:rsidR="00210559" w:rsidRPr="00A561D4" w:rsidRDefault="00203397" w:rsidP="00F94DC0">
      <w:pPr>
        <w:spacing w:line="480" w:lineRule="auto"/>
        <w:rPr>
          <w:i/>
        </w:rPr>
      </w:pPr>
      <w:r w:rsidRPr="00A561D4">
        <w:rPr>
          <w:i/>
        </w:rPr>
        <w:t xml:space="preserve">NROLD fitting </w:t>
      </w:r>
    </w:p>
    <w:p w14:paraId="4CE7CC03" w14:textId="28CD48EC" w:rsidR="00210559" w:rsidRPr="00A561D4" w:rsidRDefault="00BC403A" w:rsidP="00F94DC0">
      <w:pPr>
        <w:spacing w:after="0" w:line="480" w:lineRule="auto"/>
        <w:jc w:val="both"/>
      </w:pPr>
      <w:r w:rsidRPr="00A561D4">
        <w:t xml:space="preserve">Following </w:t>
      </w:r>
      <w:r w:rsidR="00C62D4E" w:rsidRPr="00A561D4">
        <w:t>ulcer</w:t>
      </w:r>
      <w:r w:rsidRPr="00A561D4">
        <w:t xml:space="preserve"> care</w:t>
      </w:r>
      <w:r w:rsidR="00203397" w:rsidRPr="00A561D4">
        <w:t xml:space="preserve">, consented </w:t>
      </w:r>
      <w:r w:rsidR="00210559" w:rsidRPr="00A561D4">
        <w:t xml:space="preserve">participants were </w:t>
      </w:r>
      <w:r w:rsidR="00FA5C66" w:rsidRPr="00A561D4">
        <w:t xml:space="preserve">fitted with </w:t>
      </w:r>
      <w:r w:rsidR="0020141A" w:rsidRPr="00A561D4">
        <w:t xml:space="preserve">a non-removable knee-high offloading device; </w:t>
      </w:r>
      <w:r w:rsidR="00FA5C66" w:rsidRPr="00A561D4">
        <w:t xml:space="preserve">the TCC-EZ® Total Contact </w:t>
      </w:r>
      <w:proofErr w:type="gramStart"/>
      <w:r w:rsidR="00FA5C66" w:rsidRPr="00A561D4">
        <w:t>Cast</w:t>
      </w:r>
      <w:proofErr w:type="gramEnd"/>
      <w:r w:rsidR="00FA5C66" w:rsidRPr="00A561D4">
        <w:t xml:space="preserve"> System (Integra Life Sciences, Princeton, USA)</w:t>
      </w:r>
      <w:r w:rsidR="00203397" w:rsidRPr="00A561D4">
        <w:t xml:space="preserve"> and </w:t>
      </w:r>
      <w:r w:rsidR="00346F25" w:rsidRPr="00A561D4">
        <w:t>outer boot</w:t>
      </w:r>
      <w:r w:rsidR="00073A1B" w:rsidRPr="00A561D4">
        <w:t xml:space="preserve"> casing,</w:t>
      </w:r>
      <w:r w:rsidR="00346F25" w:rsidRPr="00A561D4">
        <w:t xml:space="preserve"> </w:t>
      </w:r>
      <w:r w:rsidR="00C75AE7" w:rsidRPr="00A561D4">
        <w:t xml:space="preserve">in accordance with the manufacturer’s instructions. </w:t>
      </w:r>
      <w:r w:rsidR="00073A1B" w:rsidRPr="00A561D4">
        <w:t>All participants had an a</w:t>
      </w:r>
      <w:r w:rsidR="00C75AE7" w:rsidRPr="00A561D4">
        <w:t>dditional 5mm semi</w:t>
      </w:r>
      <w:r w:rsidR="00073A1B" w:rsidRPr="00A561D4">
        <w:t>-</w:t>
      </w:r>
      <w:r w:rsidR="00C75AE7" w:rsidRPr="00A561D4">
        <w:t xml:space="preserve">compressed felt placed over </w:t>
      </w:r>
      <w:r w:rsidR="00073A1B" w:rsidRPr="00A561D4">
        <w:t xml:space="preserve">their </w:t>
      </w:r>
      <w:r w:rsidR="00C75AE7" w:rsidRPr="00A561D4">
        <w:t xml:space="preserve">anterior tibia and dorsal surface of the foot, </w:t>
      </w:r>
      <w:r w:rsidR="00346F25" w:rsidRPr="00A561D4">
        <w:t xml:space="preserve">plus </w:t>
      </w:r>
      <w:r w:rsidR="009C64A3" w:rsidRPr="00A561D4">
        <w:t xml:space="preserve">the </w:t>
      </w:r>
      <w:r w:rsidR="00346F25" w:rsidRPr="00A561D4">
        <w:t>border of the first and fifth metatarsophalangeal joints if required.</w:t>
      </w:r>
      <w:r w:rsidR="00C75AE7" w:rsidRPr="00A561D4">
        <w:t xml:space="preserve"> </w:t>
      </w:r>
      <w:r w:rsidR="00346F25" w:rsidRPr="00A561D4">
        <w:t xml:space="preserve">Initial casts were applied on day </w:t>
      </w:r>
      <w:r w:rsidR="00E30CD7" w:rsidRPr="00A561D4">
        <w:t>one</w:t>
      </w:r>
      <w:r w:rsidR="00346F25" w:rsidRPr="00A561D4">
        <w:t>, then replaced in line with the manufacturer’s instructions on day</w:t>
      </w:r>
      <w:r w:rsidR="00E30CD7" w:rsidRPr="00A561D4">
        <w:t xml:space="preserve"> three, day eight</w:t>
      </w:r>
      <w:r w:rsidR="00346F25" w:rsidRPr="00A561D4">
        <w:t xml:space="preserve">, and then every </w:t>
      </w:r>
      <w:r w:rsidR="00E30CD7" w:rsidRPr="00A561D4">
        <w:t xml:space="preserve">week </w:t>
      </w:r>
      <w:r w:rsidR="00073A1B" w:rsidRPr="00A561D4">
        <w:t>thereafter</w:t>
      </w:r>
      <w:r w:rsidR="00346F25" w:rsidRPr="00A561D4">
        <w:t xml:space="preserve">. </w:t>
      </w:r>
      <w:r w:rsidR="008B77F7" w:rsidRPr="00A561D4">
        <w:t xml:space="preserve">Cast use was discontinued during the six week follow up period if: </w:t>
      </w:r>
      <w:r w:rsidR="00D06767" w:rsidRPr="00A561D4">
        <w:t xml:space="preserve">the DFU </w:t>
      </w:r>
      <w:proofErr w:type="gramStart"/>
      <w:r w:rsidR="00D06767" w:rsidRPr="00A561D4">
        <w:t xml:space="preserve">healed; </w:t>
      </w:r>
      <w:r w:rsidR="00823F75" w:rsidRPr="00A561D4">
        <w:t xml:space="preserve"> </w:t>
      </w:r>
      <w:r w:rsidR="00346F25" w:rsidRPr="00A561D4">
        <w:t>became</w:t>
      </w:r>
      <w:proofErr w:type="gramEnd"/>
      <w:r w:rsidR="00346F25" w:rsidRPr="00A561D4">
        <w:t xml:space="preserve"> infected</w:t>
      </w:r>
      <w:r w:rsidR="00D06767" w:rsidRPr="00A561D4">
        <w:t>;</w:t>
      </w:r>
      <w:r w:rsidR="00B024A0" w:rsidRPr="00A561D4">
        <w:t xml:space="preserve"> </w:t>
      </w:r>
      <w:r w:rsidR="00404C00" w:rsidRPr="00A561D4">
        <w:t>increased</w:t>
      </w:r>
      <w:r w:rsidR="00B024A0" w:rsidRPr="00A561D4">
        <w:t xml:space="preserve"> in size or depth</w:t>
      </w:r>
      <w:r w:rsidR="00D06767" w:rsidRPr="00A561D4">
        <w:t>;</w:t>
      </w:r>
      <w:r w:rsidR="00346F25" w:rsidRPr="00A561D4">
        <w:t xml:space="preserve"> </w:t>
      </w:r>
      <w:r w:rsidR="00203397" w:rsidRPr="00A561D4">
        <w:t xml:space="preserve">the boot was not </w:t>
      </w:r>
      <w:r w:rsidR="00823F75" w:rsidRPr="00A561D4">
        <w:t>tolerated</w:t>
      </w:r>
      <w:r w:rsidR="00D06767" w:rsidRPr="00A561D4">
        <w:t xml:space="preserve">; </w:t>
      </w:r>
      <w:r w:rsidR="00346F25" w:rsidRPr="00A561D4">
        <w:t xml:space="preserve">or </w:t>
      </w:r>
      <w:r w:rsidR="00823F75" w:rsidRPr="00A561D4">
        <w:t>the clinician</w:t>
      </w:r>
      <w:r w:rsidR="00346F25" w:rsidRPr="00A561D4">
        <w:t xml:space="preserve"> </w:t>
      </w:r>
      <w:r w:rsidR="00823F75" w:rsidRPr="00A561D4">
        <w:t xml:space="preserve">no longer deemed </w:t>
      </w:r>
      <w:r w:rsidR="00073A1B" w:rsidRPr="00A561D4">
        <w:t xml:space="preserve">the cast </w:t>
      </w:r>
      <w:r w:rsidR="00E30CD7" w:rsidRPr="00A561D4">
        <w:t xml:space="preserve">an </w:t>
      </w:r>
      <w:r w:rsidR="00823F75" w:rsidRPr="00A561D4">
        <w:t>appropriate</w:t>
      </w:r>
      <w:r w:rsidR="00E30CD7" w:rsidRPr="00A561D4">
        <w:t xml:space="preserve"> treatment</w:t>
      </w:r>
      <w:r w:rsidR="00B024A0" w:rsidRPr="00A561D4">
        <w:t xml:space="preserve">. </w:t>
      </w:r>
    </w:p>
    <w:p w14:paraId="134C72C7" w14:textId="77777777" w:rsidR="00210559" w:rsidRPr="00A561D4" w:rsidRDefault="00210559" w:rsidP="00F94DC0">
      <w:pPr>
        <w:spacing w:line="480" w:lineRule="auto"/>
      </w:pPr>
    </w:p>
    <w:p w14:paraId="531764F6" w14:textId="2EA05F2A" w:rsidR="00704FE0" w:rsidRPr="00A561D4" w:rsidRDefault="00210559" w:rsidP="00F94DC0">
      <w:pPr>
        <w:spacing w:line="480" w:lineRule="auto"/>
        <w:rPr>
          <w:i/>
        </w:rPr>
      </w:pPr>
      <w:r w:rsidRPr="00A561D4">
        <w:rPr>
          <w:i/>
        </w:rPr>
        <w:t xml:space="preserve">Outcomes </w:t>
      </w:r>
    </w:p>
    <w:p w14:paraId="43890FED" w14:textId="2A76E6C0" w:rsidR="00EF6800" w:rsidRPr="00A561D4" w:rsidRDefault="00EF6800" w:rsidP="00F94DC0">
      <w:pPr>
        <w:spacing w:after="0" w:line="480" w:lineRule="auto"/>
        <w:jc w:val="both"/>
      </w:pPr>
      <w:r w:rsidRPr="00A561D4">
        <w:t xml:space="preserve">The primary outcome was </w:t>
      </w:r>
      <w:r w:rsidR="00073A1B" w:rsidRPr="00A561D4">
        <w:t>DFU-</w:t>
      </w:r>
      <w:r w:rsidR="001353EB" w:rsidRPr="00A561D4">
        <w:t>QoL</w:t>
      </w:r>
      <w:r w:rsidRPr="00A561D4">
        <w:t xml:space="preserve"> measured using </w:t>
      </w:r>
      <w:r w:rsidR="0028589E" w:rsidRPr="00A561D4">
        <w:t xml:space="preserve">the </w:t>
      </w:r>
      <w:r w:rsidR="00203397" w:rsidRPr="00A561D4">
        <w:t>sel</w:t>
      </w:r>
      <w:r w:rsidR="00C64168" w:rsidRPr="00A561D4">
        <w:t>f</w:t>
      </w:r>
      <w:r w:rsidR="00203397" w:rsidRPr="00A561D4">
        <w:t>-</w:t>
      </w:r>
      <w:r w:rsidR="00C64168" w:rsidRPr="00A561D4">
        <w:t xml:space="preserve">completed </w:t>
      </w:r>
      <w:r w:rsidR="0028589E" w:rsidRPr="00A561D4">
        <w:t>Diabetic Foot Ulcer Scale</w:t>
      </w:r>
      <w:r w:rsidR="005E2818" w:rsidRPr="00A561D4">
        <w:t xml:space="preserve"> (DFS)</w:t>
      </w:r>
      <w:r w:rsidR="0043424D" w:rsidRPr="00A561D4">
        <w:t>.</w:t>
      </w:r>
      <w:r w:rsidR="00F579AF" w:rsidRPr="00A561D4">
        <w:fldChar w:fldCharType="begin"/>
      </w:r>
      <w:r w:rsidR="006C6700" w:rsidRPr="00A561D4">
        <w:instrText xml:space="preserve"> ADDIN EN.CITE &lt;EndNote&gt;&lt;Cite&gt;&lt;Author&gt;Ward&lt;/Author&gt;&lt;Year&gt;1999&lt;/Year&gt;&lt;RecNum&gt;1508&lt;/RecNum&gt;&lt;DisplayText&gt;&lt;style face="superscript"&gt;16 17&lt;/style&gt;&lt;/DisplayText&gt;&lt;record&gt;&lt;rec-number&gt;1508&lt;/rec-number&gt;&lt;foreign-keys&gt;&lt;key app="EN" db-id="fvep90sto5z029e2z95p5r2fp00p2dx2vepr" timestamp="1628609116"&gt;1508&lt;/key&gt;&lt;/foreign-keys&gt;&lt;ref-type name="Journal Article"&gt;17&lt;/ref-type&gt;&lt;contributors&gt;&lt;authors&gt;&lt;author&gt;Ward, J.&lt;/author&gt;&lt;author&gt;McNulty, P.&lt;/author&gt;&lt;author&gt;Abetz, L.&lt;/author&gt;&lt;/authors&gt;&lt;/contributors&gt;&lt;titles&gt;&lt;title&gt;Measuring the impact of diabetic foot ulcers on quality of life from th epatient&amp;apos;s perpective&lt;/title&gt;&lt;secondary-title&gt;Value in Health&lt;/secondary-title&gt;&lt;/titles&gt;&lt;periodical&gt;&lt;full-title&gt;Value in Health&lt;/full-title&gt;&lt;abbr-1&gt;Value Health&lt;/abbr-1&gt;&lt;abbr-2&gt;Value Health&lt;/abbr-2&gt;&lt;/periodical&gt;&lt;pages&gt;18&lt;/pages&gt;&lt;volume&gt;2&lt;/volume&gt;&lt;number&gt;1&lt;/number&gt;&lt;dates&gt;&lt;year&gt;1999&lt;/year&gt;&lt;/dates&gt;&lt;urls&gt;&lt;/urls&gt;&lt;/record&gt;&lt;/Cite&gt;&lt;Cite&gt;&lt;Author&gt;Abetz&lt;/Author&gt;&lt;Year&gt;2002&lt;/Year&gt;&lt;RecNum&gt;1509&lt;/RecNum&gt;&lt;record&gt;&lt;rec-number&gt;1509&lt;/rec-number&gt;&lt;foreign-keys&gt;&lt;key app="EN" db-id="fvep90sto5z029e2z95p5r2fp00p2dx2vepr" timestamp="1628609318"&gt;1509&lt;/key&gt;&lt;/foreign-keys&gt;&lt;ref-type name="Journal Article"&gt;17&lt;/ref-type&gt;&lt;contributors&gt;&lt;authors&gt;&lt;author&gt;Abetz, L.&lt;/author&gt;&lt;author&gt;Sutton, M.&lt;/author&gt;&lt;author&gt;Brady, L.&lt;/author&gt;&lt;author&gt;McNulty, P.&lt;/author&gt;&lt;author&gt;Gagnon, D. R.&lt;/author&gt;&lt;/authors&gt;&lt;/contributors&gt;&lt;titles&gt;&lt;title&gt;The Diabetic Foot Ulcer Scale (DFS): a quality of life instrument for use in clinical trials&lt;/title&gt;&lt;secondary-title&gt;Practical Diabetes International&lt;/secondary-title&gt;&lt;/titles&gt;&lt;periodical&gt;&lt;full-title&gt;Practical Diabetes International&lt;/full-title&gt;&lt;/periodical&gt;&lt;pages&gt;167-175&lt;/pages&gt;&lt;volume&gt;19&lt;/volume&gt;&lt;number&gt;6&lt;/number&gt;&lt;dates&gt;&lt;year&gt;2002&lt;/year&gt;&lt;/dates&gt;&lt;urls&gt;&lt;/urls&gt;&lt;/record&gt;&lt;/Cite&gt;&lt;/EndNote&gt;</w:instrText>
      </w:r>
      <w:r w:rsidR="00F579AF" w:rsidRPr="00A561D4">
        <w:fldChar w:fldCharType="separate"/>
      </w:r>
      <w:r w:rsidR="006C6700" w:rsidRPr="00A561D4">
        <w:rPr>
          <w:noProof/>
          <w:vertAlign w:val="superscript"/>
        </w:rPr>
        <w:t>16 17</w:t>
      </w:r>
      <w:r w:rsidR="00F579AF" w:rsidRPr="00A561D4">
        <w:fldChar w:fldCharType="end"/>
      </w:r>
      <w:r w:rsidRPr="00A561D4">
        <w:t xml:space="preserve"> </w:t>
      </w:r>
      <w:r w:rsidR="0028589E" w:rsidRPr="00A561D4">
        <w:t>Th</w:t>
      </w:r>
      <w:r w:rsidR="00203397" w:rsidRPr="00A561D4">
        <w:t xml:space="preserve">is </w:t>
      </w:r>
      <w:r w:rsidR="0028589E" w:rsidRPr="00A561D4">
        <w:t xml:space="preserve">questionnaire </w:t>
      </w:r>
      <w:r w:rsidR="00073A1B" w:rsidRPr="00A561D4">
        <w:t xml:space="preserve">captures </w:t>
      </w:r>
      <w:r w:rsidR="0028589E" w:rsidRPr="00A561D4">
        <w:t>participants</w:t>
      </w:r>
      <w:r w:rsidR="00073A1B" w:rsidRPr="00A561D4">
        <w:t>’</w:t>
      </w:r>
      <w:r w:rsidR="0028589E" w:rsidRPr="00A561D4">
        <w:t xml:space="preserve"> perspectives of </w:t>
      </w:r>
      <w:r w:rsidR="00073A1B" w:rsidRPr="00A561D4">
        <w:t>different aspect</w:t>
      </w:r>
      <w:r w:rsidR="00C64168" w:rsidRPr="00A561D4">
        <w:t>s</w:t>
      </w:r>
      <w:r w:rsidR="00073A1B" w:rsidRPr="00A561D4">
        <w:t xml:space="preserve"> of DFU</w:t>
      </w:r>
      <w:r w:rsidR="001353EB" w:rsidRPr="00A561D4">
        <w:t>-</w:t>
      </w:r>
      <w:r w:rsidR="00203397" w:rsidRPr="00A561D4">
        <w:t>QoL</w:t>
      </w:r>
      <w:r w:rsidR="00E30CD7" w:rsidRPr="00A561D4">
        <w:t xml:space="preserve">. The full scale </w:t>
      </w:r>
      <w:r w:rsidR="00523EC5" w:rsidRPr="00A561D4">
        <w:t>consists of 58 i</w:t>
      </w:r>
      <w:r w:rsidR="003A4F3F" w:rsidRPr="00A561D4">
        <w:t>tems</w:t>
      </w:r>
      <w:r w:rsidR="00073A1B" w:rsidRPr="00A561D4">
        <w:t>,</w:t>
      </w:r>
      <w:r w:rsidR="003A4F3F" w:rsidRPr="00A561D4">
        <w:t xml:space="preserve"> divided into</w:t>
      </w:r>
      <w:r w:rsidR="0028589E" w:rsidRPr="00A561D4">
        <w:t xml:space="preserve"> </w:t>
      </w:r>
      <w:r w:rsidR="00073A1B" w:rsidRPr="00A561D4">
        <w:t>11</w:t>
      </w:r>
      <w:r w:rsidR="0028589E" w:rsidRPr="00A561D4">
        <w:t xml:space="preserve"> domains: </w:t>
      </w:r>
      <w:r w:rsidR="00523EC5" w:rsidRPr="00A561D4">
        <w:t xml:space="preserve">leisure, physical health, daily activities, emotions, </w:t>
      </w:r>
      <w:r w:rsidR="00073A1B" w:rsidRPr="00A561D4">
        <w:t xml:space="preserve">medical </w:t>
      </w:r>
      <w:r w:rsidR="00523EC5" w:rsidRPr="00A561D4">
        <w:t>noncompliance, family, friends, positive attitude, treatment, satisfaction</w:t>
      </w:r>
      <w:r w:rsidR="00073A1B" w:rsidRPr="00A561D4">
        <w:t xml:space="preserve"> with medical care</w:t>
      </w:r>
      <w:r w:rsidR="00523EC5" w:rsidRPr="00A561D4">
        <w:t xml:space="preserve">, and financial </w:t>
      </w:r>
      <w:r w:rsidR="00203397" w:rsidRPr="00A561D4">
        <w:t>impact</w:t>
      </w:r>
      <w:r w:rsidR="00C64168" w:rsidRPr="00A561D4">
        <w:t xml:space="preserve">. Each item is </w:t>
      </w:r>
      <w:r w:rsidR="003A4F3F" w:rsidRPr="00A561D4">
        <w:t xml:space="preserve">scored on a </w:t>
      </w:r>
      <w:r w:rsidR="00A64839" w:rsidRPr="00A561D4">
        <w:t>five-point</w:t>
      </w:r>
      <w:r w:rsidR="003A4F3F" w:rsidRPr="00A561D4">
        <w:t xml:space="preserve"> Likert scale</w:t>
      </w:r>
      <w:r w:rsidR="00C64168" w:rsidRPr="00A561D4">
        <w:t xml:space="preserve"> and s</w:t>
      </w:r>
      <w:r w:rsidR="009D40A5" w:rsidRPr="00A561D4">
        <w:t>coring range</w:t>
      </w:r>
      <w:r w:rsidR="00C64168" w:rsidRPr="00A561D4">
        <w:t>s</w:t>
      </w:r>
      <w:r w:rsidR="00203397" w:rsidRPr="00A561D4">
        <w:t xml:space="preserve"> </w:t>
      </w:r>
      <w:r w:rsidR="009D40A5" w:rsidRPr="00A561D4">
        <w:t>from 0 to 100</w:t>
      </w:r>
      <w:r w:rsidR="00203397" w:rsidRPr="00A561D4">
        <w:t xml:space="preserve">, </w:t>
      </w:r>
      <w:r w:rsidR="009D40A5" w:rsidRPr="00A561D4">
        <w:t>with h</w:t>
      </w:r>
      <w:r w:rsidR="0028589E" w:rsidRPr="00A561D4">
        <w:t xml:space="preserve">igher </w:t>
      </w:r>
      <w:r w:rsidR="003A4F3F" w:rsidRPr="00A561D4">
        <w:t>scores indicat</w:t>
      </w:r>
      <w:r w:rsidR="009D40A5" w:rsidRPr="00A561D4">
        <w:t>ing better quality of life</w:t>
      </w:r>
      <w:r w:rsidR="0028589E" w:rsidRPr="00A561D4">
        <w:t>.</w:t>
      </w:r>
      <w:r w:rsidR="003A4F3F" w:rsidRPr="00A561D4">
        <w:t xml:space="preserve"> </w:t>
      </w:r>
    </w:p>
    <w:p w14:paraId="78EBEDA0" w14:textId="120BD498" w:rsidR="00FF6B4C" w:rsidRPr="00A561D4" w:rsidRDefault="00FF6B4C" w:rsidP="00F94DC0">
      <w:pPr>
        <w:spacing w:after="0" w:line="480" w:lineRule="auto"/>
        <w:jc w:val="both"/>
      </w:pPr>
      <w:r w:rsidRPr="00A561D4">
        <w:t>The secondary outcome was self-reported physical activity as measured by the Global Physical Activity Questionnaire</w:t>
      </w:r>
      <w:r w:rsidR="00306C82" w:rsidRPr="00A561D4">
        <w:t xml:space="preserve"> (GPAQ)</w:t>
      </w:r>
      <w:r w:rsidR="009765FF" w:rsidRPr="00A561D4">
        <w:t xml:space="preserve"> </w:t>
      </w:r>
      <w:r w:rsidR="009D40A5" w:rsidRPr="00A561D4">
        <w:t>Version 2.0</w:t>
      </w:r>
      <w:r w:rsidR="0043424D" w:rsidRPr="00A561D4">
        <w:t>.</w:t>
      </w:r>
      <w:r w:rsidR="00DE045B" w:rsidRPr="00A561D4">
        <w:fldChar w:fldCharType="begin">
          <w:fldData xml:space="preserve">PEVuZE5vdGU+PENpdGU+PEF1dGhvcj5Bcm1zdG9uZzwvQXV0aG9yPjxZZWFyPjIwMDY8L1llYXI+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=
</w:fldData>
        </w:fldChar>
      </w:r>
      <w:r w:rsidR="006C6700" w:rsidRPr="00A561D4">
        <w:instrText xml:space="preserve"> ADDIN EN.CITE </w:instrText>
      </w:r>
      <w:r w:rsidR="006C6700" w:rsidRPr="00A561D4">
        <w:fldChar w:fldCharType="begin">
          <w:fldData xml:space="preserve">PEVuZE5vdGU+PENpdGU+PEF1dGhvcj5Bcm1zdG9uZzwvQXV0aG9yPjxZZWFyPjIwMDY8L1llYXI+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=
</w:fldData>
        </w:fldChar>
      </w:r>
      <w:r w:rsidR="006C6700" w:rsidRPr="00A561D4">
        <w:instrText xml:space="preserve"> ADDIN EN.CITE.DATA </w:instrText>
      </w:r>
      <w:r w:rsidR="006C6700" w:rsidRPr="00A561D4">
        <w:fldChar w:fldCharType="end"/>
      </w:r>
      <w:r w:rsidR="00DE045B" w:rsidRPr="00A561D4">
        <w:fldChar w:fldCharType="separate"/>
      </w:r>
      <w:r w:rsidR="006C6700" w:rsidRPr="00A561D4">
        <w:rPr>
          <w:noProof/>
          <w:vertAlign w:val="superscript"/>
        </w:rPr>
        <w:t>18 19</w:t>
      </w:r>
      <w:r w:rsidR="00DE045B" w:rsidRPr="00A561D4">
        <w:fldChar w:fldCharType="end"/>
      </w:r>
      <w:r w:rsidRPr="00A561D4">
        <w:t xml:space="preserve"> </w:t>
      </w:r>
      <w:r w:rsidR="009765FF" w:rsidRPr="00A561D4">
        <w:t xml:space="preserve">This comprises of 16 questions </w:t>
      </w:r>
      <w:r w:rsidR="00E30CD7" w:rsidRPr="00A561D4">
        <w:t xml:space="preserve">to </w:t>
      </w:r>
      <w:r w:rsidR="00B024A0" w:rsidRPr="00A561D4">
        <w:t>capture</w:t>
      </w:r>
      <w:r w:rsidR="00E30CD7" w:rsidRPr="00A561D4">
        <w:t xml:space="preserve"> </w:t>
      </w:r>
      <w:r w:rsidR="009765FF" w:rsidRPr="00A561D4">
        <w:t>physical activity participation in three domains</w:t>
      </w:r>
      <w:r w:rsidR="009D40A5" w:rsidRPr="00A561D4">
        <w:t xml:space="preserve"> (work, travel</w:t>
      </w:r>
      <w:r w:rsidR="00A64839" w:rsidRPr="00A561D4">
        <w:t>,</w:t>
      </w:r>
      <w:r w:rsidR="009D40A5" w:rsidRPr="00A561D4">
        <w:t xml:space="preserve"> and recreational activities)</w:t>
      </w:r>
      <w:r w:rsidR="009765FF" w:rsidRPr="00A561D4">
        <w:t>, a</w:t>
      </w:r>
      <w:r w:rsidR="00C9605D" w:rsidRPr="00A561D4">
        <w:t>nd</w:t>
      </w:r>
      <w:r w:rsidR="009765FF" w:rsidRPr="00A561D4">
        <w:t xml:space="preserve"> sedentary behaviour</w:t>
      </w:r>
      <w:r w:rsidR="00C9605D" w:rsidRPr="00A561D4">
        <w:t xml:space="preserve">. </w:t>
      </w:r>
    </w:p>
    <w:p w14:paraId="6A30B351" w14:textId="77777777" w:rsidR="009765FF" w:rsidRPr="00A561D4" w:rsidRDefault="009765FF" w:rsidP="00F94DC0">
      <w:pPr>
        <w:spacing w:after="0" w:line="480" w:lineRule="auto"/>
        <w:jc w:val="both"/>
      </w:pPr>
    </w:p>
    <w:p w14:paraId="1293899A" w14:textId="66AD1783" w:rsidR="00EF6800" w:rsidRPr="00A561D4" w:rsidRDefault="009D40A5" w:rsidP="00F94DC0">
      <w:pPr>
        <w:spacing w:after="0" w:line="480" w:lineRule="auto"/>
        <w:jc w:val="both"/>
        <w:rPr>
          <w:vertAlign w:val="subscript"/>
        </w:rPr>
      </w:pPr>
      <w:r w:rsidRPr="00A561D4">
        <w:lastRenderedPageBreak/>
        <w:t>We collected b</w:t>
      </w:r>
      <w:r w:rsidR="00FF6B4C" w:rsidRPr="00A561D4">
        <w:t xml:space="preserve">aseline data </w:t>
      </w:r>
      <w:r w:rsidRPr="00A561D4">
        <w:t xml:space="preserve">on </w:t>
      </w:r>
      <w:r w:rsidR="00FF6B4C" w:rsidRPr="00A561D4">
        <w:t>age, gender, type and duration of diabetes, duration of current ulcer,</w:t>
      </w:r>
      <w:r w:rsidR="009F3667" w:rsidRPr="00A561D4">
        <w:t xml:space="preserve"> number of previous ulcers</w:t>
      </w:r>
      <w:r w:rsidR="00FF6B4C" w:rsidRPr="00A561D4">
        <w:t xml:space="preserve">, history of previous foot infection, and history of amputation. All </w:t>
      </w:r>
      <w:r w:rsidR="00C9605D" w:rsidRPr="00A561D4">
        <w:t xml:space="preserve">baseline </w:t>
      </w:r>
      <w:r w:rsidR="00FF6B4C" w:rsidRPr="00A561D4">
        <w:t xml:space="preserve">data were collected </w:t>
      </w:r>
      <w:r w:rsidR="00C9605D" w:rsidRPr="00A561D4">
        <w:t xml:space="preserve">by questionnaire </w:t>
      </w:r>
      <w:r w:rsidR="00FF6B4C" w:rsidRPr="00A561D4">
        <w:t>in</w:t>
      </w:r>
      <w:r w:rsidR="005F577C" w:rsidRPr="00A561D4">
        <w:t xml:space="preserve"> </w:t>
      </w:r>
      <w:r w:rsidR="00FF6B4C" w:rsidRPr="00A561D4">
        <w:t>the</w:t>
      </w:r>
      <w:r w:rsidRPr="00A561D4">
        <w:t xml:space="preserve"> podiatry</w:t>
      </w:r>
      <w:r w:rsidR="00FF6B4C" w:rsidRPr="00A561D4">
        <w:t xml:space="preserve"> clinic </w:t>
      </w:r>
      <w:r w:rsidRPr="00A561D4">
        <w:t>after signed consent was obtained.</w:t>
      </w:r>
      <w:r w:rsidR="00C9605D" w:rsidRPr="00A561D4">
        <w:t xml:space="preserve"> Follow-up data</w:t>
      </w:r>
      <w:r w:rsidR="00C64168" w:rsidRPr="00A561D4">
        <w:t xml:space="preserve">, including cast-associated adverse events, </w:t>
      </w:r>
      <w:r w:rsidR="00C9605D" w:rsidRPr="00A561D4">
        <w:t xml:space="preserve">were collected by </w:t>
      </w:r>
      <w:r w:rsidR="00C64168" w:rsidRPr="00A561D4">
        <w:t>questionnaire in clinic</w:t>
      </w:r>
      <w:r w:rsidR="00C9605D" w:rsidRPr="00A561D4">
        <w:t>.</w:t>
      </w:r>
      <w:r w:rsidR="00C64168" w:rsidRPr="00A561D4">
        <w:t xml:space="preserve"> </w:t>
      </w:r>
    </w:p>
    <w:p w14:paraId="61AAA5A7" w14:textId="77777777" w:rsidR="00BC08DC" w:rsidRPr="00A561D4" w:rsidRDefault="00BC08DC" w:rsidP="00F94DC0">
      <w:pPr>
        <w:spacing w:line="480" w:lineRule="auto"/>
      </w:pPr>
    </w:p>
    <w:p w14:paraId="41129869" w14:textId="4EDA1C0C" w:rsidR="00704FE0" w:rsidRPr="00A561D4" w:rsidRDefault="00BB2379" w:rsidP="00E30CD7">
      <w:pPr>
        <w:keepNext/>
        <w:spacing w:line="480" w:lineRule="auto"/>
      </w:pPr>
      <w:r w:rsidRPr="00A561D4">
        <w:rPr>
          <w:i/>
        </w:rPr>
        <w:t xml:space="preserve">Statistical </w:t>
      </w:r>
      <w:r w:rsidR="00704FE0" w:rsidRPr="00A561D4">
        <w:rPr>
          <w:i/>
        </w:rPr>
        <w:t>Analysi</w:t>
      </w:r>
      <w:r w:rsidR="00704FE0" w:rsidRPr="00A561D4">
        <w:t>s</w:t>
      </w:r>
    </w:p>
    <w:p w14:paraId="1403DEFA" w14:textId="1738187C" w:rsidR="000253BA" w:rsidRPr="00A561D4" w:rsidRDefault="000253BA" w:rsidP="00F94DC0">
      <w:pPr>
        <w:spacing w:line="480" w:lineRule="auto"/>
        <w:jc w:val="both"/>
      </w:pPr>
      <w:r w:rsidRPr="00A561D4">
        <w:t>This was a</w:t>
      </w:r>
      <w:r w:rsidR="00C9605D" w:rsidRPr="00A561D4">
        <w:t xml:space="preserve"> small exploratory</w:t>
      </w:r>
      <w:r w:rsidR="005F7800" w:rsidRPr="00A561D4">
        <w:t>, pilot</w:t>
      </w:r>
      <w:r w:rsidR="00AD3B9F" w:rsidRPr="00A561D4">
        <w:t xml:space="preserve"> </w:t>
      </w:r>
      <w:r w:rsidRPr="00A561D4">
        <w:t>study</w:t>
      </w:r>
      <w:r w:rsidR="00733934" w:rsidRPr="00A561D4">
        <w:t xml:space="preserve">, and in the absence of an agreed level of clinical significance for the DFS, </w:t>
      </w:r>
      <w:r w:rsidRPr="00A561D4">
        <w:t xml:space="preserve">a formal sample size calculation </w:t>
      </w:r>
      <w:r w:rsidR="00B40602" w:rsidRPr="00A561D4">
        <w:t xml:space="preserve">was not </w:t>
      </w:r>
      <w:r w:rsidR="00E30CD7" w:rsidRPr="00A561D4">
        <w:t>undertaken</w:t>
      </w:r>
      <w:r w:rsidR="00B40602" w:rsidRPr="00A561D4">
        <w:t xml:space="preserve">. Instead we aimed to recruit 18 </w:t>
      </w:r>
      <w:r w:rsidR="00A13C8B" w:rsidRPr="00A561D4">
        <w:t>participants</w:t>
      </w:r>
      <w:r w:rsidR="0044385F" w:rsidRPr="00A561D4">
        <w:t xml:space="preserve"> which</w:t>
      </w:r>
      <w:r w:rsidR="00B40602" w:rsidRPr="00A561D4">
        <w:t xml:space="preserve"> </w:t>
      </w:r>
      <w:r w:rsidR="0044385F" w:rsidRPr="00A561D4">
        <w:t>exceeds</w:t>
      </w:r>
      <w:r w:rsidR="00B40602" w:rsidRPr="00A561D4">
        <w:t xml:space="preserve"> the published </w:t>
      </w:r>
      <w:r w:rsidR="0044385F" w:rsidRPr="00A561D4">
        <w:t xml:space="preserve">minimum </w:t>
      </w:r>
      <w:r w:rsidR="00B40602" w:rsidRPr="00A561D4">
        <w:t xml:space="preserve">recommendations for </w:t>
      </w:r>
      <w:r w:rsidR="00E30CD7" w:rsidRPr="00A561D4">
        <w:t xml:space="preserve">pilot </w:t>
      </w:r>
      <w:r w:rsidR="00B40602" w:rsidRPr="00A561D4">
        <w:t>studies</w:t>
      </w:r>
      <w:r w:rsidR="0043424D" w:rsidRPr="00A561D4">
        <w:t>.</w:t>
      </w:r>
      <w:r w:rsidR="00B40602" w:rsidRPr="00A561D4">
        <w:fldChar w:fldCharType="begin"/>
      </w:r>
      <w:r w:rsidR="006C6700" w:rsidRPr="00A561D4">
        <w:instrText xml:space="preserve"> ADDIN EN.CITE &lt;EndNote&gt;&lt;Cite&gt;&lt;Author&gt;Julious&lt;/Author&gt;&lt;Year&gt;2005&lt;/Year&gt;&lt;RecNum&gt;514&lt;/RecNum&gt;&lt;DisplayText&gt;&lt;style face="superscript"&gt;20&lt;/style&gt;&lt;/DisplayText&gt;&lt;record&gt;&lt;rec-number&gt;514&lt;/rec-number&gt;&lt;foreign-keys&gt;&lt;key app="EN" db-id="fvep90sto5z029e2z95p5r2fp00p2dx2vepr" timestamp="0"&gt;514&lt;/key&gt;&lt;/foreign-keys&gt;&lt;ref-type name="Journal Article"&gt;17&lt;/ref-type&gt;&lt;contributors&gt;&lt;authors&gt;&lt;author&gt;Julious, S.A.&lt;/author&gt;&lt;/authors&gt;&lt;/contributors&gt;&lt;titles&gt;&lt;title&gt;Sample size of 12 per group rule of thumb for a pilot study&lt;/title&gt;&lt;secondary-title&gt;PHARMACEUTICAL STATISTICS&lt;/secondary-title&gt;&lt;/titles&gt;&lt;periodical&gt;&lt;full-title&gt;Pharmaceutical Statistics&lt;/full-title&gt;&lt;abbr-1&gt;Pharm. Stat.&lt;/abbr-1&gt;&lt;abbr-2&gt;Pharm Stat&lt;/abbr-2&gt;&lt;/periodical&gt;&lt;pages&gt;287-291&lt;/pages&gt;&lt;volume&gt;4&lt;/volume&gt;&lt;number&gt;4&lt;/number&gt;&lt;keywords&gt;&lt;keyword&gt;sample size&lt;/keyword&gt;&lt;keyword&gt;pilot study&lt;/keyword&gt;&lt;/keywords&gt;&lt;dates&gt;&lt;year&gt;2005&lt;/year&gt;&lt;/dates&gt;&lt;urls&gt;&lt;/urls&gt;&lt;/record&gt;&lt;/Cite&gt;&lt;/EndNote&gt;</w:instrText>
      </w:r>
      <w:r w:rsidR="00B40602" w:rsidRPr="00A561D4">
        <w:fldChar w:fldCharType="separate"/>
      </w:r>
      <w:r w:rsidR="006C6700" w:rsidRPr="00A561D4">
        <w:rPr>
          <w:noProof/>
          <w:vertAlign w:val="superscript"/>
        </w:rPr>
        <w:t>20</w:t>
      </w:r>
      <w:r w:rsidR="00B40602" w:rsidRPr="00A561D4">
        <w:fldChar w:fldCharType="end"/>
      </w:r>
    </w:p>
    <w:p w14:paraId="6C6D3047" w14:textId="037AB502" w:rsidR="0055669C" w:rsidRPr="00A561D4" w:rsidRDefault="00791558" w:rsidP="00AE6991">
      <w:pPr>
        <w:spacing w:line="480" w:lineRule="auto"/>
        <w:jc w:val="both"/>
      </w:pPr>
      <w:r w:rsidRPr="00A561D4">
        <w:t xml:space="preserve">Data were entered and cleaned within Microsoft Excel and analysed using </w:t>
      </w:r>
      <w:r w:rsidR="00C64168" w:rsidRPr="00A561D4">
        <w:t xml:space="preserve">IBM </w:t>
      </w:r>
      <w:r w:rsidRPr="00A561D4">
        <w:t>SPSS</w:t>
      </w:r>
      <w:r w:rsidR="00C64168" w:rsidRPr="00A561D4">
        <w:t xml:space="preserve"> Statistics</w:t>
      </w:r>
      <w:r w:rsidRPr="00A561D4">
        <w:t xml:space="preserve"> (version </w:t>
      </w:r>
      <w:r w:rsidR="00C64168" w:rsidRPr="00A561D4">
        <w:t>27.0)</w:t>
      </w:r>
      <w:r w:rsidRPr="00A561D4">
        <w:t xml:space="preserve">. </w:t>
      </w:r>
      <w:r w:rsidR="001B5632" w:rsidRPr="00A561D4">
        <w:t xml:space="preserve">Prior to analysis, data distribution was checked for inconsistencies, outliers, </w:t>
      </w:r>
      <w:r w:rsidR="00AE6991" w:rsidRPr="00A561D4">
        <w:t xml:space="preserve">data </w:t>
      </w:r>
      <w:r w:rsidR="00E30CD7" w:rsidRPr="00A561D4">
        <w:t xml:space="preserve">missingness </w:t>
      </w:r>
      <w:r w:rsidR="001B5632" w:rsidRPr="00A561D4">
        <w:t xml:space="preserve">and confirmation of distribution normalcy. Demographic data </w:t>
      </w:r>
      <w:r w:rsidR="000D5E1A" w:rsidRPr="00A561D4">
        <w:t xml:space="preserve">are presented using </w:t>
      </w:r>
      <w:r w:rsidR="001B5632" w:rsidRPr="00A561D4">
        <w:t>mean, standard deviation</w:t>
      </w:r>
      <w:r w:rsidR="000D5E1A" w:rsidRPr="00A561D4">
        <w:t xml:space="preserve"> (SD)</w:t>
      </w:r>
      <w:r w:rsidR="001B5632" w:rsidRPr="00A561D4">
        <w:t>.</w:t>
      </w:r>
      <w:r w:rsidR="00E30CD7" w:rsidRPr="00A561D4">
        <w:t xml:space="preserve"> </w:t>
      </w:r>
      <w:r w:rsidR="0055669C" w:rsidRPr="00A561D4">
        <w:t>We</w:t>
      </w:r>
      <w:r w:rsidR="00B62756" w:rsidRPr="00A561D4">
        <w:t xml:space="preserve"> followed the recommended statistical guides for analysis of </w:t>
      </w:r>
      <w:r w:rsidR="00AE6991" w:rsidRPr="00A561D4">
        <w:t xml:space="preserve">the </w:t>
      </w:r>
      <w:r w:rsidR="00B62756" w:rsidRPr="00A561D4">
        <w:t>DFS and GPAQ</w:t>
      </w:r>
      <w:r w:rsidR="00BC2E88" w:rsidRPr="00A561D4">
        <w:t>.</w:t>
      </w:r>
      <w:r w:rsidR="00B62756" w:rsidRPr="00A561D4">
        <w:t xml:space="preserve"> We</w:t>
      </w:r>
      <w:r w:rsidR="0055669C" w:rsidRPr="00A561D4">
        <w:t xml:space="preserve"> </w:t>
      </w:r>
      <w:r w:rsidR="00B62756" w:rsidRPr="00A561D4">
        <w:t xml:space="preserve">calculated </w:t>
      </w:r>
      <w:r w:rsidR="0055669C" w:rsidRPr="00A561D4">
        <w:t>mean difference (SD) and 95% confidence intervals (</w:t>
      </w:r>
      <w:r w:rsidR="00AE6991" w:rsidRPr="00A561D4">
        <w:t>C</w:t>
      </w:r>
      <w:r w:rsidR="0055669C" w:rsidRPr="00A561D4">
        <w:t xml:space="preserve">I) in each DFS domain </w:t>
      </w:r>
      <w:r w:rsidR="0055669C" w:rsidRPr="00A561D4">
        <w:rPr>
          <w:rFonts w:cstheme="minorHAnsi"/>
          <w:bCs/>
        </w:rPr>
        <w:t xml:space="preserve">over </w:t>
      </w:r>
      <w:r w:rsidR="00B62756" w:rsidRPr="00A561D4">
        <w:rPr>
          <w:rFonts w:cstheme="minorHAnsi"/>
          <w:bCs/>
        </w:rPr>
        <w:t xml:space="preserve">two </w:t>
      </w:r>
      <w:r w:rsidR="0055669C" w:rsidRPr="00A561D4">
        <w:rPr>
          <w:rFonts w:cstheme="minorHAnsi"/>
          <w:bCs/>
        </w:rPr>
        <w:t>time</w:t>
      </w:r>
      <w:r w:rsidR="00B62756" w:rsidRPr="00A561D4">
        <w:rPr>
          <w:rFonts w:cstheme="minorHAnsi"/>
          <w:bCs/>
        </w:rPr>
        <w:t xml:space="preserve"> </w:t>
      </w:r>
      <w:r w:rsidR="00AE6991" w:rsidRPr="00A561D4">
        <w:rPr>
          <w:rFonts w:cstheme="minorHAnsi"/>
          <w:bCs/>
        </w:rPr>
        <w:t>periods</w:t>
      </w:r>
      <w:r w:rsidR="0055669C" w:rsidRPr="00A561D4">
        <w:rPr>
          <w:rFonts w:cstheme="minorHAnsi"/>
          <w:bCs/>
        </w:rPr>
        <w:t>, from baseline to three and six weeks respectively, using paired t-tests.</w:t>
      </w:r>
      <w:r w:rsidR="00B62756" w:rsidRPr="00A561D4">
        <w:rPr>
          <w:rFonts w:cstheme="minorHAnsi"/>
          <w:bCs/>
        </w:rPr>
        <w:t xml:space="preserve"> W</w:t>
      </w:r>
      <w:r w:rsidR="0055669C" w:rsidRPr="00A561D4">
        <w:rPr>
          <w:rFonts w:cstheme="minorHAnsi"/>
          <w:bCs/>
        </w:rPr>
        <w:t xml:space="preserve">e undertook repeated analysis of variance (ANOVA) to examine </w:t>
      </w:r>
      <w:r w:rsidR="00B62756" w:rsidRPr="00A561D4">
        <w:rPr>
          <w:rFonts w:cstheme="minorHAnsi"/>
          <w:bCs/>
        </w:rPr>
        <w:t xml:space="preserve">change in DFS score, for the subset of participants reporting data across all time points. Adjustment for baseline variables was not undertaken due to the small sample size. </w:t>
      </w:r>
      <w:r w:rsidR="0055669C" w:rsidRPr="00A561D4">
        <w:rPr>
          <w:rFonts w:cstheme="minorHAnsi"/>
          <w:bCs/>
        </w:rPr>
        <w:t xml:space="preserve"> </w:t>
      </w:r>
      <w:r w:rsidR="00625E32" w:rsidRPr="00A561D4">
        <w:t>GPAQ data were calculated and categorised as low, moderate, or high in accordance with the GPAQ scoring manual</w:t>
      </w:r>
      <w:r w:rsidR="00B62756" w:rsidRPr="00A561D4">
        <w:t>.</w:t>
      </w:r>
    </w:p>
    <w:p w14:paraId="4F8D484F" w14:textId="77777777" w:rsidR="00A561D4" w:rsidRDefault="00A561D4" w:rsidP="00F94DC0">
      <w:pPr>
        <w:spacing w:line="480" w:lineRule="auto"/>
      </w:pPr>
    </w:p>
    <w:p w14:paraId="602D2A89" w14:textId="738850B6" w:rsidR="00704FE0" w:rsidRPr="00A561D4" w:rsidRDefault="00704FE0" w:rsidP="00F94DC0">
      <w:pPr>
        <w:spacing w:line="480" w:lineRule="auto"/>
        <w:rPr>
          <w:b/>
        </w:rPr>
      </w:pPr>
      <w:r w:rsidRPr="00A561D4">
        <w:rPr>
          <w:b/>
        </w:rPr>
        <w:t>Results:</w:t>
      </w:r>
    </w:p>
    <w:p w14:paraId="3FC5C314" w14:textId="3F21CE65" w:rsidR="00FA0CAF" w:rsidRPr="00A561D4" w:rsidRDefault="00FA0CAF" w:rsidP="00F94DC0">
      <w:pPr>
        <w:spacing w:line="480" w:lineRule="auto"/>
        <w:rPr>
          <w:i/>
        </w:rPr>
      </w:pPr>
      <w:r w:rsidRPr="00A561D4">
        <w:rPr>
          <w:i/>
        </w:rPr>
        <w:t>Study cohort characteristics</w:t>
      </w:r>
    </w:p>
    <w:p w14:paraId="509FFF13" w14:textId="6D5355C0" w:rsidR="00357BB9" w:rsidRPr="00A561D4" w:rsidRDefault="00AE6991" w:rsidP="00F94DC0">
      <w:pPr>
        <w:spacing w:line="480" w:lineRule="auto"/>
        <w:jc w:val="both"/>
        <w:rPr>
          <w:iCs/>
        </w:rPr>
      </w:pPr>
      <w:r w:rsidRPr="00A561D4">
        <w:rPr>
          <w:iCs/>
        </w:rPr>
        <w:t xml:space="preserve">A total of </w:t>
      </w:r>
      <w:r w:rsidR="00C91E33" w:rsidRPr="00A561D4">
        <w:rPr>
          <w:iCs/>
        </w:rPr>
        <w:t xml:space="preserve">18 </w:t>
      </w:r>
      <w:r w:rsidR="000D5E1A" w:rsidRPr="00A561D4">
        <w:rPr>
          <w:iCs/>
        </w:rPr>
        <w:t xml:space="preserve">participants </w:t>
      </w:r>
      <w:r w:rsidRPr="00A561D4">
        <w:rPr>
          <w:iCs/>
        </w:rPr>
        <w:t xml:space="preserve">attending outpatient clinic </w:t>
      </w:r>
      <w:r w:rsidR="000D5E1A" w:rsidRPr="00A561D4">
        <w:rPr>
          <w:iCs/>
        </w:rPr>
        <w:t>were invited</w:t>
      </w:r>
      <w:r w:rsidR="003B7C73" w:rsidRPr="00A561D4">
        <w:rPr>
          <w:iCs/>
        </w:rPr>
        <w:t xml:space="preserve"> </w:t>
      </w:r>
      <w:r w:rsidR="00C91E33" w:rsidRPr="00A561D4">
        <w:rPr>
          <w:iCs/>
        </w:rPr>
        <w:t xml:space="preserve">to participate in the study </w:t>
      </w:r>
      <w:r w:rsidR="003B7C73" w:rsidRPr="00A561D4">
        <w:rPr>
          <w:iCs/>
        </w:rPr>
        <w:t>and</w:t>
      </w:r>
      <w:r w:rsidR="000D5E1A" w:rsidRPr="00A561D4">
        <w:rPr>
          <w:iCs/>
        </w:rPr>
        <w:t xml:space="preserve"> </w:t>
      </w:r>
      <w:r w:rsidR="00C91E33" w:rsidRPr="00A561D4">
        <w:rPr>
          <w:iCs/>
        </w:rPr>
        <w:t>all agreed to participate</w:t>
      </w:r>
      <w:r w:rsidR="000D5E1A" w:rsidRPr="00A561D4">
        <w:rPr>
          <w:iCs/>
        </w:rPr>
        <w:t xml:space="preserve">. Mean age was </w:t>
      </w:r>
      <w:r w:rsidR="00810D04" w:rsidRPr="00A561D4">
        <w:rPr>
          <w:iCs/>
        </w:rPr>
        <w:t>58.4</w:t>
      </w:r>
      <w:r w:rsidR="000D5E1A" w:rsidRPr="00A561D4">
        <w:rPr>
          <w:iCs/>
        </w:rPr>
        <w:t xml:space="preserve"> (SD</w:t>
      </w:r>
      <w:r w:rsidR="00810D04" w:rsidRPr="00A561D4">
        <w:rPr>
          <w:iCs/>
        </w:rPr>
        <w:t xml:space="preserve"> 10.1</w:t>
      </w:r>
      <w:r w:rsidR="000D5E1A" w:rsidRPr="00A561D4">
        <w:rPr>
          <w:iCs/>
        </w:rPr>
        <w:t>) years, with an equal number of male and female</w:t>
      </w:r>
      <w:r w:rsidR="003B7C73" w:rsidRPr="00A561D4">
        <w:rPr>
          <w:iCs/>
        </w:rPr>
        <w:t xml:space="preserve"> </w:t>
      </w:r>
      <w:r w:rsidR="003B7C73" w:rsidRPr="00A561D4">
        <w:rPr>
          <w:iCs/>
        </w:rPr>
        <w:lastRenderedPageBreak/>
        <w:t>participants</w:t>
      </w:r>
      <w:r w:rsidR="00357BB9" w:rsidRPr="00A561D4">
        <w:rPr>
          <w:iCs/>
        </w:rPr>
        <w:t xml:space="preserve"> recruited</w:t>
      </w:r>
      <w:r w:rsidR="00F723C5" w:rsidRPr="00A561D4">
        <w:rPr>
          <w:iCs/>
        </w:rPr>
        <w:t xml:space="preserve"> (Table 1).</w:t>
      </w:r>
      <w:r w:rsidR="00357BB9" w:rsidRPr="00A561D4">
        <w:rPr>
          <w:iCs/>
        </w:rPr>
        <w:t xml:space="preserve"> Follow-up data were obtained from 15/18 (83%) and 14/18 (78%) at three and six weeks respectively. </w:t>
      </w:r>
      <w:bookmarkStart w:id="0" w:name="_Hlk88831846"/>
      <w:r w:rsidR="00456C8F" w:rsidRPr="00A561D4">
        <w:rPr>
          <w:iCs/>
        </w:rPr>
        <w:t xml:space="preserve">Mean (SD) time from recruitment to </w:t>
      </w:r>
      <w:r w:rsidR="00DC51CD" w:rsidRPr="00A561D4">
        <w:rPr>
          <w:iCs/>
        </w:rPr>
        <w:t xml:space="preserve">follow-up was 22 (2.5) days and 43 (1.7) days. </w:t>
      </w:r>
      <w:bookmarkEnd w:id="0"/>
    </w:p>
    <w:p w14:paraId="5BA6CF0D" w14:textId="54BDF224" w:rsidR="00357BB9" w:rsidRPr="00A561D4" w:rsidRDefault="00F165BB" w:rsidP="00F94DC0">
      <w:pPr>
        <w:spacing w:line="480" w:lineRule="auto"/>
        <w:jc w:val="both"/>
        <w:rPr>
          <w:i/>
        </w:rPr>
      </w:pPr>
      <w:r w:rsidRPr="00A561D4">
        <w:rPr>
          <w:iCs/>
        </w:rPr>
        <w:t>At baseline m</w:t>
      </w:r>
      <w:r w:rsidR="00357BB9" w:rsidRPr="00A561D4">
        <w:rPr>
          <w:iCs/>
        </w:rPr>
        <w:t>ost participants (</w:t>
      </w:r>
      <w:r w:rsidR="00AE6991" w:rsidRPr="00A561D4">
        <w:rPr>
          <w:iCs/>
        </w:rPr>
        <w:t>12/18</w:t>
      </w:r>
      <w:r w:rsidR="002D1144" w:rsidRPr="00A561D4">
        <w:rPr>
          <w:iCs/>
        </w:rPr>
        <w:t xml:space="preserve">; </w:t>
      </w:r>
      <w:r w:rsidR="00357BB9" w:rsidRPr="00A561D4">
        <w:rPr>
          <w:iCs/>
        </w:rPr>
        <w:t xml:space="preserve">67%) had lived with diabetes for 15 years </w:t>
      </w:r>
      <w:r w:rsidR="009F61E5" w:rsidRPr="00A561D4">
        <w:rPr>
          <w:iCs/>
        </w:rPr>
        <w:t xml:space="preserve">or more </w:t>
      </w:r>
      <w:r w:rsidR="00357BB9" w:rsidRPr="00A561D4">
        <w:rPr>
          <w:iCs/>
        </w:rPr>
        <w:t xml:space="preserve">and had history of at least four DFUs </w:t>
      </w:r>
      <w:r w:rsidR="009F61E5" w:rsidRPr="00A561D4">
        <w:rPr>
          <w:iCs/>
        </w:rPr>
        <w:t>(</w:t>
      </w:r>
      <w:r w:rsidR="002D1144" w:rsidRPr="00A561D4">
        <w:rPr>
          <w:iCs/>
        </w:rPr>
        <w:t xml:space="preserve">14/18; </w:t>
      </w:r>
      <w:r w:rsidR="009F61E5" w:rsidRPr="00A561D4">
        <w:rPr>
          <w:iCs/>
        </w:rPr>
        <w:t>78%) before cast fitting</w:t>
      </w:r>
      <w:r w:rsidR="00357BB9" w:rsidRPr="00A561D4">
        <w:rPr>
          <w:iCs/>
        </w:rPr>
        <w:t xml:space="preserve">. Despite reporting that diabetes impacted </w:t>
      </w:r>
      <w:r w:rsidR="009F61E5" w:rsidRPr="00A561D4">
        <w:rPr>
          <w:iCs/>
        </w:rPr>
        <w:t xml:space="preserve">across </w:t>
      </w:r>
      <w:r w:rsidR="00357BB9" w:rsidRPr="00A561D4">
        <w:rPr>
          <w:iCs/>
        </w:rPr>
        <w:t xml:space="preserve">multiple </w:t>
      </w:r>
      <w:r w:rsidR="009F61E5" w:rsidRPr="00A561D4">
        <w:rPr>
          <w:iCs/>
        </w:rPr>
        <w:t xml:space="preserve">aspects of </w:t>
      </w:r>
      <w:r w:rsidR="002D1144" w:rsidRPr="00A561D4">
        <w:rPr>
          <w:iCs/>
        </w:rPr>
        <w:t xml:space="preserve">their </w:t>
      </w:r>
      <w:r w:rsidR="00357BB9" w:rsidRPr="00A561D4">
        <w:rPr>
          <w:iCs/>
        </w:rPr>
        <w:t xml:space="preserve">QoL, </w:t>
      </w:r>
      <w:r w:rsidR="002D1144" w:rsidRPr="00A561D4">
        <w:rPr>
          <w:iCs/>
        </w:rPr>
        <w:t xml:space="preserve">particularly impacting on family relationships, </w:t>
      </w:r>
      <w:r w:rsidR="009F61E5" w:rsidRPr="00A561D4">
        <w:rPr>
          <w:iCs/>
        </w:rPr>
        <w:t xml:space="preserve">participants reported high levels of </w:t>
      </w:r>
      <w:r w:rsidR="00357BB9" w:rsidRPr="00A561D4">
        <w:rPr>
          <w:iCs/>
        </w:rPr>
        <w:t xml:space="preserve">satisfaction with medical care </w:t>
      </w:r>
      <w:r w:rsidRPr="00A561D4">
        <w:rPr>
          <w:iCs/>
        </w:rPr>
        <w:t>when entering the study</w:t>
      </w:r>
      <w:r w:rsidR="00357BB9" w:rsidRPr="00A561D4">
        <w:rPr>
          <w:iCs/>
        </w:rPr>
        <w:t xml:space="preserve">. </w:t>
      </w:r>
      <w:r w:rsidR="000E206C" w:rsidRPr="00A561D4">
        <w:rPr>
          <w:iCs/>
        </w:rPr>
        <w:t>The majority</w:t>
      </w:r>
      <w:r w:rsidR="009F61E5" w:rsidRPr="00A561D4">
        <w:rPr>
          <w:iCs/>
        </w:rPr>
        <w:t xml:space="preserve"> </w:t>
      </w:r>
      <w:r w:rsidR="000E206C" w:rsidRPr="00A561D4">
        <w:rPr>
          <w:iCs/>
        </w:rPr>
        <w:t>(</w:t>
      </w:r>
      <w:r w:rsidR="00625E32" w:rsidRPr="00A561D4">
        <w:rPr>
          <w:iCs/>
        </w:rPr>
        <w:t>56%</w:t>
      </w:r>
      <w:r w:rsidR="000E206C" w:rsidRPr="00A561D4">
        <w:rPr>
          <w:iCs/>
        </w:rPr>
        <w:t>)</w:t>
      </w:r>
      <w:r w:rsidR="00625E32" w:rsidRPr="00A561D4">
        <w:rPr>
          <w:iCs/>
        </w:rPr>
        <w:t xml:space="preserve"> </w:t>
      </w:r>
      <w:r w:rsidR="002D1144" w:rsidRPr="00A561D4">
        <w:rPr>
          <w:iCs/>
        </w:rPr>
        <w:t xml:space="preserve">of the recruited participants </w:t>
      </w:r>
      <w:r w:rsidR="000E206C" w:rsidRPr="00A561D4">
        <w:rPr>
          <w:iCs/>
        </w:rPr>
        <w:t>reported low levels of physical activity at baseline</w:t>
      </w:r>
      <w:r w:rsidR="002D1144" w:rsidRPr="00A561D4">
        <w:rPr>
          <w:iCs/>
        </w:rPr>
        <w:t>, before NROLD treatment</w:t>
      </w:r>
      <w:r w:rsidR="0018213D" w:rsidRPr="00A561D4">
        <w:rPr>
          <w:i/>
        </w:rPr>
        <w:t>.</w:t>
      </w:r>
    </w:p>
    <w:p w14:paraId="41A4BD69" w14:textId="36081E8E" w:rsidR="00AD2788" w:rsidRPr="00A561D4" w:rsidRDefault="00DC51CD" w:rsidP="00F94DC0">
      <w:pPr>
        <w:spacing w:line="480" w:lineRule="auto"/>
        <w:jc w:val="both"/>
        <w:rPr>
          <w:i/>
        </w:rPr>
      </w:pPr>
      <w:r w:rsidRPr="00A561D4">
        <w:rPr>
          <w:iCs/>
        </w:rPr>
        <w:t xml:space="preserve">After recruitment, four participants had their boot removed due to adverse events: two </w:t>
      </w:r>
      <w:r w:rsidR="00831BC3" w:rsidRPr="00A561D4">
        <w:rPr>
          <w:iCs/>
        </w:rPr>
        <w:t xml:space="preserve">participants developed </w:t>
      </w:r>
      <w:r w:rsidRPr="00A561D4">
        <w:rPr>
          <w:iCs/>
        </w:rPr>
        <w:t xml:space="preserve">ulcer infection, and one participant experienced repeated falls linked to another health condition prior to the </w:t>
      </w:r>
      <w:proofErr w:type="gramStart"/>
      <w:r w:rsidRPr="00A561D4">
        <w:rPr>
          <w:iCs/>
        </w:rPr>
        <w:t>three week</w:t>
      </w:r>
      <w:proofErr w:type="gramEnd"/>
      <w:r w:rsidRPr="00A561D4">
        <w:rPr>
          <w:iCs/>
        </w:rPr>
        <w:t xml:space="preserve"> timepoint, and one developed </w:t>
      </w:r>
      <w:proofErr w:type="spellStart"/>
      <w:r w:rsidRPr="00A561D4">
        <w:rPr>
          <w:iCs/>
        </w:rPr>
        <w:t>Bullosis</w:t>
      </w:r>
      <w:proofErr w:type="spellEnd"/>
      <w:r w:rsidRPr="00A561D4">
        <w:rPr>
          <w:iCs/>
        </w:rPr>
        <w:t xml:space="preserve"> </w:t>
      </w:r>
      <w:proofErr w:type="spellStart"/>
      <w:r w:rsidRPr="00A561D4">
        <w:rPr>
          <w:iCs/>
        </w:rPr>
        <w:t>Diabeticorum</w:t>
      </w:r>
      <w:proofErr w:type="spellEnd"/>
      <w:r w:rsidRPr="00A561D4">
        <w:rPr>
          <w:iCs/>
        </w:rPr>
        <w:t xml:space="preserve"> prior to the six week timepoint.</w:t>
      </w:r>
    </w:p>
    <w:p w14:paraId="3912A474" w14:textId="68A125BE" w:rsidR="00F723C5" w:rsidRPr="00A561D4" w:rsidRDefault="009F61E5" w:rsidP="00F94DC0">
      <w:pPr>
        <w:spacing w:line="480" w:lineRule="auto"/>
        <w:jc w:val="both"/>
        <w:rPr>
          <w:iCs/>
        </w:rPr>
      </w:pPr>
      <w:r w:rsidRPr="00A561D4">
        <w:rPr>
          <w:iCs/>
        </w:rPr>
        <w:t>At three weeks follow-up, there were no marked differences in DF</w:t>
      </w:r>
      <w:r w:rsidR="00DA372D" w:rsidRPr="00A561D4">
        <w:rPr>
          <w:iCs/>
        </w:rPr>
        <w:t>U</w:t>
      </w:r>
      <w:r w:rsidRPr="00A561D4">
        <w:rPr>
          <w:iCs/>
        </w:rPr>
        <w:t xml:space="preserve">-QoL scores, other than for non-compliance </w:t>
      </w:r>
      <w:r w:rsidR="00BD1369" w:rsidRPr="00A561D4">
        <w:rPr>
          <w:iCs/>
        </w:rPr>
        <w:t>(</w:t>
      </w:r>
      <w:r w:rsidR="002D1144" w:rsidRPr="00A561D4">
        <w:rPr>
          <w:iCs/>
        </w:rPr>
        <w:t xml:space="preserve">MD </w:t>
      </w:r>
      <w:r w:rsidR="00BD1369" w:rsidRPr="00A561D4">
        <w:rPr>
          <w:iCs/>
        </w:rPr>
        <w:t>12.5; 95% CI -0.2, 25.2; p=0.05)</w:t>
      </w:r>
      <w:r w:rsidR="002D1144" w:rsidRPr="00A561D4">
        <w:rPr>
          <w:iCs/>
        </w:rPr>
        <w:t>,</w:t>
      </w:r>
      <w:r w:rsidR="00BD1369" w:rsidRPr="00A561D4">
        <w:rPr>
          <w:iCs/>
        </w:rPr>
        <w:t xml:space="preserve"> </w:t>
      </w:r>
      <w:r w:rsidRPr="00A561D4">
        <w:rPr>
          <w:iCs/>
        </w:rPr>
        <w:t>indicating that cast application</w:t>
      </w:r>
      <w:r w:rsidR="00BD1369" w:rsidRPr="00A561D4">
        <w:rPr>
          <w:iCs/>
        </w:rPr>
        <w:t xml:space="preserve"> </w:t>
      </w:r>
      <w:r w:rsidR="002D1144" w:rsidRPr="00A561D4">
        <w:rPr>
          <w:iCs/>
        </w:rPr>
        <w:t xml:space="preserve">was associated with </w:t>
      </w:r>
      <w:r w:rsidR="00BD1369" w:rsidRPr="00A561D4">
        <w:rPr>
          <w:iCs/>
        </w:rPr>
        <w:t xml:space="preserve">increased </w:t>
      </w:r>
      <w:r w:rsidR="009E3ABB" w:rsidRPr="00A561D4">
        <w:rPr>
          <w:iCs/>
        </w:rPr>
        <w:t>non-</w:t>
      </w:r>
      <w:r w:rsidR="00BD1369" w:rsidRPr="00A561D4">
        <w:rPr>
          <w:iCs/>
        </w:rPr>
        <w:t>compliance</w:t>
      </w:r>
      <w:r w:rsidR="002D1144" w:rsidRPr="00A561D4">
        <w:rPr>
          <w:iCs/>
        </w:rPr>
        <w:t>,</w:t>
      </w:r>
      <w:r w:rsidR="002D1144" w:rsidRPr="00A561D4" w:rsidDel="002D1144">
        <w:rPr>
          <w:iCs/>
        </w:rPr>
        <w:t xml:space="preserve"> </w:t>
      </w:r>
      <w:r w:rsidR="002D1144" w:rsidRPr="00A561D4">
        <w:rPr>
          <w:iCs/>
        </w:rPr>
        <w:t xml:space="preserve">and that wearing the cast impacted </w:t>
      </w:r>
      <w:r w:rsidRPr="00A561D4">
        <w:rPr>
          <w:iCs/>
        </w:rPr>
        <w:t xml:space="preserve">upon participants </w:t>
      </w:r>
      <w:r w:rsidR="00BD1369" w:rsidRPr="00A561D4">
        <w:rPr>
          <w:iCs/>
        </w:rPr>
        <w:t>financially</w:t>
      </w:r>
      <w:r w:rsidR="002D1144" w:rsidRPr="00A561D4">
        <w:rPr>
          <w:iCs/>
        </w:rPr>
        <w:t xml:space="preserve"> (MD 16.2, 95% CI 2.1, 30.2; p=0.03), </w:t>
      </w:r>
      <w:r w:rsidR="00BD1369" w:rsidRPr="00A561D4">
        <w:rPr>
          <w:iCs/>
        </w:rPr>
        <w:t>(Table 2). However, we found no differences in DF</w:t>
      </w:r>
      <w:r w:rsidR="00DA372D" w:rsidRPr="00A561D4">
        <w:rPr>
          <w:iCs/>
        </w:rPr>
        <w:t>U</w:t>
      </w:r>
      <w:r w:rsidR="00BD1369" w:rsidRPr="00A561D4">
        <w:rPr>
          <w:iCs/>
        </w:rPr>
        <w:t>-QoL scores over six weeks</w:t>
      </w:r>
      <w:r w:rsidR="00BC65C5" w:rsidRPr="00A561D4">
        <w:rPr>
          <w:iCs/>
        </w:rPr>
        <w:t xml:space="preserve"> or </w:t>
      </w:r>
      <w:r w:rsidR="002D1144" w:rsidRPr="00A561D4">
        <w:rPr>
          <w:iCs/>
        </w:rPr>
        <w:t>across multiple time points for those with complete data</w:t>
      </w:r>
      <w:r w:rsidR="00BC65C5" w:rsidRPr="00A561D4">
        <w:rPr>
          <w:iCs/>
        </w:rPr>
        <w:t xml:space="preserve"> (Table 3)</w:t>
      </w:r>
      <w:r w:rsidR="00BD1369" w:rsidRPr="00A561D4">
        <w:rPr>
          <w:iCs/>
        </w:rPr>
        <w:t xml:space="preserve">. </w:t>
      </w:r>
      <w:r w:rsidR="000E206C" w:rsidRPr="00A561D4">
        <w:rPr>
          <w:iCs/>
        </w:rPr>
        <w:t xml:space="preserve"> </w:t>
      </w:r>
      <w:r w:rsidR="00CA073C" w:rsidRPr="00A561D4">
        <w:rPr>
          <w:iCs/>
        </w:rPr>
        <w:t xml:space="preserve">We found that overall physical activity levels were low at baseline, with only 2/18 (13%) participants reporting they were </w:t>
      </w:r>
      <w:r w:rsidR="000E1A61" w:rsidRPr="00A561D4">
        <w:rPr>
          <w:iCs/>
        </w:rPr>
        <w:t xml:space="preserve">very </w:t>
      </w:r>
      <w:r w:rsidR="00CA073C" w:rsidRPr="00A561D4">
        <w:rPr>
          <w:iCs/>
        </w:rPr>
        <w:t>active on a regular basis</w:t>
      </w:r>
      <w:r w:rsidR="000B095C" w:rsidRPr="00A561D4">
        <w:rPr>
          <w:iCs/>
        </w:rPr>
        <w:t xml:space="preserve"> (Table 4)</w:t>
      </w:r>
      <w:r w:rsidR="00CA073C" w:rsidRPr="00A561D4">
        <w:rPr>
          <w:iCs/>
        </w:rPr>
        <w:t xml:space="preserve">. Sedentary behaviour increased over time, with two-thirds of respondents reporting low levels of physical activity at three and six weeks </w:t>
      </w:r>
      <w:r w:rsidR="000E206C" w:rsidRPr="00A561D4">
        <w:rPr>
          <w:iCs/>
        </w:rPr>
        <w:t>(Table 4).</w:t>
      </w:r>
    </w:p>
    <w:p w14:paraId="2D4BED5B" w14:textId="77777777" w:rsidR="004012E7" w:rsidRPr="00A561D4" w:rsidRDefault="004012E7" w:rsidP="00F94DC0">
      <w:pPr>
        <w:spacing w:line="480" w:lineRule="auto"/>
        <w:jc w:val="both"/>
        <w:rPr>
          <w:iCs/>
        </w:rPr>
      </w:pPr>
    </w:p>
    <w:p w14:paraId="76E3FC08" w14:textId="35336C07" w:rsidR="00704FE0" w:rsidRPr="00A561D4" w:rsidRDefault="00704FE0" w:rsidP="00F94DC0">
      <w:pPr>
        <w:spacing w:line="480" w:lineRule="auto"/>
        <w:rPr>
          <w:b/>
        </w:rPr>
      </w:pPr>
      <w:r w:rsidRPr="00A561D4">
        <w:rPr>
          <w:b/>
        </w:rPr>
        <w:t>Discussion:</w:t>
      </w:r>
    </w:p>
    <w:p w14:paraId="0061B9AE" w14:textId="166CD336" w:rsidR="00E07A84" w:rsidRPr="00A561D4" w:rsidRDefault="00E07A84" w:rsidP="00F94DC0">
      <w:pPr>
        <w:spacing w:after="0" w:line="480" w:lineRule="auto"/>
        <w:jc w:val="both"/>
        <w:rPr>
          <w:rFonts w:cstheme="minorHAnsi"/>
        </w:rPr>
      </w:pPr>
      <w:r w:rsidRPr="00A561D4">
        <w:t>We measured DFU-QoL and physical activity (GPAQ)</w:t>
      </w:r>
      <w:r w:rsidR="000D3330" w:rsidRPr="00A561D4">
        <w:t xml:space="preserve"> over a six</w:t>
      </w:r>
      <w:r w:rsidR="00CA073C" w:rsidRPr="00A561D4">
        <w:t>-</w:t>
      </w:r>
      <w:r w:rsidR="000D3330" w:rsidRPr="00A561D4">
        <w:t>week period</w:t>
      </w:r>
      <w:r w:rsidRPr="00A561D4">
        <w:t xml:space="preserve"> in </w:t>
      </w:r>
      <w:r w:rsidR="00CA073C" w:rsidRPr="00A561D4">
        <w:t xml:space="preserve">small sample of </w:t>
      </w:r>
      <w:r w:rsidRPr="00A561D4">
        <w:t>patients fitted with NROLD for their diabetic foot ulcers</w:t>
      </w:r>
      <w:r w:rsidR="00CA073C" w:rsidRPr="00A561D4">
        <w:t xml:space="preserve"> at one community-based NHS outpatient clinic</w:t>
      </w:r>
      <w:r w:rsidRPr="00A561D4">
        <w:t>.</w:t>
      </w:r>
      <w:r w:rsidRPr="00A561D4">
        <w:rPr>
          <w:iCs/>
        </w:rPr>
        <w:t xml:space="preserve"> </w:t>
      </w:r>
      <w:r w:rsidRPr="00A561D4">
        <w:rPr>
          <w:rFonts w:cstheme="minorHAnsi"/>
        </w:rPr>
        <w:lastRenderedPageBreak/>
        <w:t>Although there was some interim decline observed within</w:t>
      </w:r>
      <w:r w:rsidR="008A0C7E" w:rsidRPr="00A561D4">
        <w:rPr>
          <w:rFonts w:cstheme="minorHAnsi"/>
        </w:rPr>
        <w:t xml:space="preserve"> </w:t>
      </w:r>
      <w:r w:rsidR="00CA073C" w:rsidRPr="00A561D4">
        <w:rPr>
          <w:rFonts w:cstheme="minorHAnsi"/>
        </w:rPr>
        <w:t xml:space="preserve">selected domains relating to finance and compliance with diabetes treatment, no other differences were observed in the </w:t>
      </w:r>
      <w:r w:rsidRPr="00A561D4">
        <w:rPr>
          <w:rFonts w:cstheme="minorHAnsi"/>
        </w:rPr>
        <w:t>DFU-QoL</w:t>
      </w:r>
      <w:r w:rsidR="00CA073C" w:rsidRPr="00A561D4">
        <w:rPr>
          <w:rFonts w:cstheme="minorHAnsi"/>
        </w:rPr>
        <w:t xml:space="preserve"> over </w:t>
      </w:r>
      <w:r w:rsidR="00E34582" w:rsidRPr="00A561D4">
        <w:rPr>
          <w:rFonts w:cstheme="minorHAnsi"/>
        </w:rPr>
        <w:t>the six</w:t>
      </w:r>
      <w:r w:rsidR="00CA073C" w:rsidRPr="00A561D4">
        <w:rPr>
          <w:rFonts w:cstheme="minorHAnsi"/>
        </w:rPr>
        <w:t>-</w:t>
      </w:r>
      <w:r w:rsidR="00E34582" w:rsidRPr="00A561D4">
        <w:rPr>
          <w:rFonts w:cstheme="minorHAnsi"/>
        </w:rPr>
        <w:t>week period</w:t>
      </w:r>
      <w:r w:rsidRPr="00A561D4">
        <w:rPr>
          <w:rFonts w:cstheme="minorHAnsi"/>
        </w:rPr>
        <w:t xml:space="preserve">. </w:t>
      </w:r>
      <w:r w:rsidR="000E206C" w:rsidRPr="00A561D4">
        <w:rPr>
          <w:rFonts w:cstheme="minorHAnsi"/>
        </w:rPr>
        <w:t xml:space="preserve">Physical activity levels </w:t>
      </w:r>
      <w:r w:rsidR="00CA073C" w:rsidRPr="00A561D4">
        <w:rPr>
          <w:rFonts w:cstheme="minorHAnsi"/>
        </w:rPr>
        <w:t xml:space="preserve">amongst this patient group were </w:t>
      </w:r>
      <w:r w:rsidR="000E206C" w:rsidRPr="00A561D4">
        <w:rPr>
          <w:rFonts w:cstheme="minorHAnsi"/>
        </w:rPr>
        <w:t xml:space="preserve">low, and </w:t>
      </w:r>
      <w:r w:rsidR="00CA073C" w:rsidRPr="00A561D4">
        <w:rPr>
          <w:rFonts w:cstheme="minorHAnsi"/>
        </w:rPr>
        <w:t xml:space="preserve">we found </w:t>
      </w:r>
      <w:r w:rsidR="000E206C" w:rsidRPr="00A561D4">
        <w:rPr>
          <w:rFonts w:cstheme="minorHAnsi"/>
        </w:rPr>
        <w:t xml:space="preserve">some evidence of a decrease </w:t>
      </w:r>
      <w:r w:rsidR="00CA073C" w:rsidRPr="00A561D4">
        <w:rPr>
          <w:rFonts w:cstheme="minorHAnsi"/>
        </w:rPr>
        <w:t>in activity over the follow-up period</w:t>
      </w:r>
      <w:r w:rsidR="006F1E23" w:rsidRPr="00A561D4">
        <w:rPr>
          <w:rFonts w:cstheme="minorHAnsi"/>
        </w:rPr>
        <w:t>.</w:t>
      </w:r>
    </w:p>
    <w:p w14:paraId="5C36B649" w14:textId="30198E10" w:rsidR="00C052FC" w:rsidRPr="00A561D4" w:rsidRDefault="005E6A45" w:rsidP="00F94DC0">
      <w:pPr>
        <w:spacing w:line="480" w:lineRule="auto"/>
        <w:rPr>
          <w:rFonts w:cstheme="minorHAnsi"/>
          <w:color w:val="000000"/>
        </w:rPr>
      </w:pPr>
      <w:r w:rsidRPr="00A561D4">
        <w:rPr>
          <w:rFonts w:cstheme="minorHAnsi"/>
          <w:color w:val="000000"/>
        </w:rPr>
        <w:t xml:space="preserve">Results from this study suggest that NROLDs may have a negative effect on patients’ </w:t>
      </w:r>
      <w:r w:rsidR="00CA073C" w:rsidRPr="00A561D4">
        <w:rPr>
          <w:rFonts w:cstheme="minorHAnsi"/>
          <w:color w:val="000000"/>
        </w:rPr>
        <w:t>compliance with overall diabetes treatment</w:t>
      </w:r>
      <w:r w:rsidRPr="00A561D4">
        <w:rPr>
          <w:rFonts w:cstheme="minorHAnsi"/>
          <w:color w:val="000000"/>
        </w:rPr>
        <w:t xml:space="preserve">, and </w:t>
      </w:r>
      <w:r w:rsidR="0071242B" w:rsidRPr="00A561D4">
        <w:rPr>
          <w:rFonts w:cstheme="minorHAnsi"/>
          <w:color w:val="000000"/>
        </w:rPr>
        <w:t xml:space="preserve">these devices may lead to other wider consequences, affecting </w:t>
      </w:r>
      <w:r w:rsidRPr="00A561D4">
        <w:rPr>
          <w:rFonts w:cstheme="minorHAnsi"/>
          <w:color w:val="000000"/>
        </w:rPr>
        <w:t>financial wellbeing</w:t>
      </w:r>
      <w:r w:rsidR="006F1E23" w:rsidRPr="00A561D4">
        <w:rPr>
          <w:rFonts w:cstheme="minorHAnsi"/>
          <w:color w:val="000000"/>
        </w:rPr>
        <w:t>.</w:t>
      </w:r>
      <w:r w:rsidRPr="00A561D4">
        <w:rPr>
          <w:rFonts w:cstheme="minorHAnsi"/>
          <w:color w:val="000000"/>
        </w:rPr>
        <w:t xml:space="preserve"> </w:t>
      </w:r>
      <w:r w:rsidR="0071242B" w:rsidRPr="00A561D4">
        <w:rPr>
          <w:rFonts w:cstheme="minorHAnsi"/>
          <w:color w:val="000000"/>
        </w:rPr>
        <w:t>Despite patients being treated within</w:t>
      </w:r>
      <w:r w:rsidR="00DB1B89" w:rsidRPr="00A561D4">
        <w:rPr>
          <w:rFonts w:cstheme="minorHAnsi"/>
          <w:color w:val="000000"/>
        </w:rPr>
        <w:t xml:space="preserve"> the UK NHS, </w:t>
      </w:r>
      <w:r w:rsidR="0071242B" w:rsidRPr="00A561D4">
        <w:rPr>
          <w:rFonts w:cstheme="minorHAnsi"/>
          <w:color w:val="000000"/>
        </w:rPr>
        <w:t>a publicly funded health system, these devices may be associated with indirect costs, such as travel to attend regular clinic appointments and reduced income due to restricted ability to work.</w:t>
      </w:r>
      <w:r w:rsidR="00C052FC" w:rsidRPr="00A561D4">
        <w:rPr>
          <w:rFonts w:cstheme="minorHAnsi"/>
          <w:color w:val="000000"/>
        </w:rPr>
        <w:t xml:space="preserve"> </w:t>
      </w:r>
      <w:r w:rsidR="0071242B" w:rsidRPr="00A561D4">
        <w:rPr>
          <w:rFonts w:cstheme="minorHAnsi"/>
          <w:color w:val="000000"/>
        </w:rPr>
        <w:t xml:space="preserve"> </w:t>
      </w:r>
      <w:r w:rsidR="00AB2114" w:rsidRPr="00A561D4">
        <w:rPr>
          <w:rFonts w:cstheme="minorHAnsi"/>
          <w:color w:val="000000"/>
        </w:rPr>
        <w:t>Novel findings like this require</w:t>
      </w:r>
      <w:r w:rsidRPr="00A561D4">
        <w:rPr>
          <w:rFonts w:cstheme="minorHAnsi"/>
          <w:color w:val="000000"/>
        </w:rPr>
        <w:t xml:space="preserve"> further</w:t>
      </w:r>
      <w:r w:rsidR="00AB2114" w:rsidRPr="00A561D4">
        <w:rPr>
          <w:rFonts w:cstheme="minorHAnsi"/>
          <w:color w:val="000000"/>
        </w:rPr>
        <w:t xml:space="preserve"> examination</w:t>
      </w:r>
      <w:r w:rsidRPr="00A561D4">
        <w:rPr>
          <w:rFonts w:cstheme="minorHAnsi"/>
          <w:color w:val="000000"/>
        </w:rPr>
        <w:t xml:space="preserve"> in future research</w:t>
      </w:r>
      <w:r w:rsidR="00E74778" w:rsidRPr="00A561D4">
        <w:rPr>
          <w:rFonts w:cstheme="minorHAnsi"/>
          <w:color w:val="000000"/>
        </w:rPr>
        <w:t xml:space="preserve">, </w:t>
      </w:r>
      <w:r w:rsidR="00AB2114" w:rsidRPr="00A561D4">
        <w:rPr>
          <w:rFonts w:cstheme="minorHAnsi"/>
          <w:color w:val="000000"/>
        </w:rPr>
        <w:t>to reduce potential for Type I error</w:t>
      </w:r>
      <w:r w:rsidR="00D93FAC" w:rsidRPr="00A561D4">
        <w:rPr>
          <w:rFonts w:cstheme="minorHAnsi"/>
          <w:color w:val="000000"/>
        </w:rPr>
        <w:t>,</w:t>
      </w:r>
      <w:r w:rsidR="00AB2114" w:rsidRPr="00A561D4">
        <w:rPr>
          <w:rFonts w:cstheme="minorHAnsi"/>
          <w:color w:val="000000"/>
        </w:rPr>
        <w:t xml:space="preserve"> and because we had some</w:t>
      </w:r>
      <w:r w:rsidR="00E74778" w:rsidRPr="00A561D4">
        <w:rPr>
          <w:rFonts w:cstheme="minorHAnsi"/>
          <w:color w:val="000000"/>
        </w:rPr>
        <w:t xml:space="preserve"> </w:t>
      </w:r>
      <w:r w:rsidR="005A5309" w:rsidRPr="00A561D4">
        <w:rPr>
          <w:rFonts w:cstheme="minorHAnsi"/>
          <w:color w:val="000000"/>
        </w:rPr>
        <w:t>incomplete</w:t>
      </w:r>
      <w:r w:rsidR="00E74778" w:rsidRPr="00A561D4">
        <w:rPr>
          <w:rFonts w:cstheme="minorHAnsi"/>
          <w:color w:val="000000"/>
        </w:rPr>
        <w:t xml:space="preserve"> data</w:t>
      </w:r>
      <w:r w:rsidR="00AB2114" w:rsidRPr="00A561D4">
        <w:rPr>
          <w:rFonts w:cstheme="minorHAnsi"/>
          <w:color w:val="000000"/>
        </w:rPr>
        <w:t xml:space="preserve"> within the DFS,</w:t>
      </w:r>
      <w:r w:rsidR="00E74778" w:rsidRPr="00A561D4">
        <w:rPr>
          <w:rFonts w:cstheme="minorHAnsi"/>
          <w:color w:val="000000"/>
        </w:rPr>
        <w:t xml:space="preserve"> as </w:t>
      </w:r>
      <w:r w:rsidR="00AB2114" w:rsidRPr="00A561D4">
        <w:rPr>
          <w:rFonts w:cstheme="minorHAnsi"/>
          <w:color w:val="000000"/>
        </w:rPr>
        <w:t xml:space="preserve">can be </w:t>
      </w:r>
      <w:r w:rsidR="00E74778" w:rsidRPr="00A561D4">
        <w:rPr>
          <w:rFonts w:cstheme="minorHAnsi"/>
          <w:color w:val="000000"/>
        </w:rPr>
        <w:t>common in research involving patient reported outcome measures</w:t>
      </w:r>
      <w:r w:rsidR="00945200" w:rsidRPr="00A561D4">
        <w:rPr>
          <w:rFonts w:cstheme="minorHAnsi"/>
          <w:color w:val="000000"/>
        </w:rPr>
        <w:t>.</w:t>
      </w:r>
      <w:r w:rsidR="00E74778" w:rsidRPr="00A561D4">
        <w:rPr>
          <w:rFonts w:cstheme="minorHAnsi"/>
          <w:color w:val="000000"/>
        </w:rPr>
        <w:t xml:space="preserve"> </w:t>
      </w:r>
      <w:r w:rsidRPr="00A561D4">
        <w:rPr>
          <w:rFonts w:cstheme="minorHAnsi"/>
          <w:color w:val="000000"/>
        </w:rPr>
        <w:t xml:space="preserve"> </w:t>
      </w:r>
    </w:p>
    <w:p w14:paraId="3A62798C" w14:textId="3AE615D7" w:rsidR="000859B9" w:rsidRPr="00A561D4" w:rsidRDefault="00C052FC" w:rsidP="00F94DC0">
      <w:pPr>
        <w:spacing w:line="480" w:lineRule="auto"/>
        <w:rPr>
          <w:rFonts w:cstheme="minorHAnsi"/>
          <w:color w:val="000000"/>
        </w:rPr>
      </w:pPr>
      <w:r w:rsidRPr="00A561D4">
        <w:t xml:space="preserve">Within the DFS, the </w:t>
      </w:r>
      <w:r w:rsidR="00DB1B89" w:rsidRPr="00A561D4">
        <w:t>n</w:t>
      </w:r>
      <w:r w:rsidRPr="00A561D4">
        <w:t xml:space="preserve">on-compliance domain consists of two questions: i) ‘have you done things that you knew were not good for you such as eating, drinking, or smoking too much?’; and ii) ‘Did you disregard medical advice about how to care for your ulcer?’ </w:t>
      </w:r>
      <w:r w:rsidR="004B4531" w:rsidRPr="00A561D4">
        <w:t>Therefore, care must be taken not to extrapolate our finding beyond these two specific points</w:t>
      </w:r>
      <w:r w:rsidR="00A561D4">
        <w:t>,</w:t>
      </w:r>
      <w:r w:rsidR="004B4531" w:rsidRPr="00A561D4">
        <w:t xml:space="preserve"> but </w:t>
      </w:r>
      <w:r w:rsidR="00E80D75" w:rsidRPr="00A561D4">
        <w:t>this should be considered in future research</w:t>
      </w:r>
      <w:r w:rsidR="004B4531" w:rsidRPr="00A561D4">
        <w:t xml:space="preserve">. The </w:t>
      </w:r>
      <w:r w:rsidR="000859B9" w:rsidRPr="00A561D4">
        <w:rPr>
          <w:rFonts w:cstheme="minorHAnsi"/>
          <w:color w:val="000000"/>
        </w:rPr>
        <w:t xml:space="preserve">DFS </w:t>
      </w:r>
      <w:r w:rsidR="004B4531" w:rsidRPr="00A561D4">
        <w:rPr>
          <w:rFonts w:cstheme="minorHAnsi"/>
          <w:color w:val="000000"/>
        </w:rPr>
        <w:t xml:space="preserve">also </w:t>
      </w:r>
      <w:r w:rsidR="000859B9" w:rsidRPr="00A561D4">
        <w:rPr>
          <w:rFonts w:cstheme="minorHAnsi"/>
          <w:color w:val="000000"/>
        </w:rPr>
        <w:t xml:space="preserve">presents some </w:t>
      </w:r>
      <w:r w:rsidR="00E80D75" w:rsidRPr="00A561D4">
        <w:rPr>
          <w:rFonts w:cstheme="minorHAnsi"/>
          <w:color w:val="000000"/>
        </w:rPr>
        <w:t>specific</w:t>
      </w:r>
      <w:r w:rsidRPr="00A561D4">
        <w:rPr>
          <w:rFonts w:cstheme="minorHAnsi"/>
          <w:color w:val="000000"/>
        </w:rPr>
        <w:t xml:space="preserve"> conceptual</w:t>
      </w:r>
      <w:r w:rsidR="000859B9" w:rsidRPr="00A561D4">
        <w:rPr>
          <w:rFonts w:cstheme="minorHAnsi"/>
          <w:color w:val="000000"/>
        </w:rPr>
        <w:t xml:space="preserve"> challenges, </w:t>
      </w:r>
      <w:r w:rsidRPr="00A561D4">
        <w:rPr>
          <w:rFonts w:cstheme="minorHAnsi"/>
          <w:color w:val="000000"/>
        </w:rPr>
        <w:t xml:space="preserve">which </w:t>
      </w:r>
      <w:r w:rsidR="00E80D75" w:rsidRPr="00A561D4">
        <w:rPr>
          <w:rFonts w:cstheme="minorHAnsi"/>
          <w:color w:val="000000"/>
        </w:rPr>
        <w:t xml:space="preserve">to our knowledge </w:t>
      </w:r>
      <w:r w:rsidRPr="00A561D4">
        <w:rPr>
          <w:rFonts w:cstheme="minorHAnsi"/>
          <w:color w:val="000000"/>
        </w:rPr>
        <w:t xml:space="preserve">have not previously </w:t>
      </w:r>
      <w:r w:rsidR="00E80D75" w:rsidRPr="00A561D4">
        <w:rPr>
          <w:rFonts w:cstheme="minorHAnsi"/>
          <w:color w:val="000000"/>
        </w:rPr>
        <w:t>been discussed</w:t>
      </w:r>
      <w:r w:rsidR="004B4531" w:rsidRPr="00A561D4">
        <w:rPr>
          <w:rFonts w:cstheme="minorHAnsi"/>
          <w:color w:val="000000"/>
        </w:rPr>
        <w:t xml:space="preserve"> in the literature. </w:t>
      </w:r>
      <w:r w:rsidR="005B5709" w:rsidRPr="00A561D4">
        <w:rPr>
          <w:rFonts w:cstheme="minorHAnsi"/>
          <w:color w:val="000000"/>
        </w:rPr>
        <w:t xml:space="preserve"> To enable scoring of the whole DFS, the instructions require users to transform some subscales so that high scores always mean better DFU-QoL. The noncompliance subscale is one that is reversed, so that higher scores are better, and lower scores are worse. On face value this appears counter-intuitive in a domain labelled ‘non-compliance’ where it would be logical for higher scores to indicate an increase in </w:t>
      </w:r>
      <w:r w:rsidR="0013735C" w:rsidRPr="00A561D4">
        <w:rPr>
          <w:rFonts w:cstheme="minorHAnsi"/>
          <w:color w:val="000000"/>
        </w:rPr>
        <w:t>non-compliance. Respondents are faced with a similar challenge when completing these questions as they are asked ‘did you disregard medical advice…’ but responses range from ‘none of the time’ to ‘all of the time’.</w:t>
      </w:r>
      <w:r w:rsidR="00E80D75" w:rsidRPr="00A561D4">
        <w:rPr>
          <w:rFonts w:cstheme="minorHAnsi"/>
          <w:color w:val="000000"/>
        </w:rPr>
        <w:t xml:space="preserve"> These double negatives can only make the scale more challenging for respondents to complete and </w:t>
      </w:r>
      <w:r w:rsidR="0039023D" w:rsidRPr="00A561D4">
        <w:rPr>
          <w:rFonts w:cstheme="minorHAnsi"/>
          <w:color w:val="000000"/>
        </w:rPr>
        <w:t>bring into question how much this PROM should be used in future</w:t>
      </w:r>
      <w:r w:rsidR="00E80D75" w:rsidRPr="00A561D4">
        <w:rPr>
          <w:rFonts w:cstheme="minorHAnsi"/>
          <w:color w:val="000000"/>
        </w:rPr>
        <w:t>.</w:t>
      </w:r>
    </w:p>
    <w:p w14:paraId="2FD1FD06" w14:textId="35593567" w:rsidR="00E53CF2" w:rsidRPr="00A561D4" w:rsidRDefault="005E6A45" w:rsidP="00F94DC0">
      <w:pPr>
        <w:spacing w:line="480" w:lineRule="auto"/>
        <w:rPr>
          <w:rFonts w:cstheme="minorHAnsi"/>
          <w:color w:val="000000"/>
        </w:rPr>
      </w:pPr>
      <w:r w:rsidRPr="00A561D4">
        <w:rPr>
          <w:rFonts w:cstheme="minorHAnsi"/>
          <w:color w:val="000000"/>
        </w:rPr>
        <w:lastRenderedPageBreak/>
        <w:t>Although</w:t>
      </w:r>
      <w:r w:rsidR="005A5309" w:rsidRPr="00A561D4">
        <w:rPr>
          <w:rFonts w:cstheme="minorHAnsi"/>
          <w:color w:val="000000"/>
        </w:rPr>
        <w:t>,</w:t>
      </w:r>
      <w:r w:rsidRPr="00A561D4">
        <w:rPr>
          <w:rFonts w:cstheme="minorHAnsi"/>
          <w:color w:val="000000"/>
        </w:rPr>
        <w:t xml:space="preserve"> the DFS scores suggest an increase in non-compliance</w:t>
      </w:r>
      <w:r w:rsidR="0071242B" w:rsidRPr="00A561D4">
        <w:rPr>
          <w:rFonts w:cstheme="minorHAnsi"/>
          <w:color w:val="000000"/>
        </w:rPr>
        <w:t xml:space="preserve"> with treatment</w:t>
      </w:r>
      <w:r w:rsidRPr="00A561D4">
        <w:rPr>
          <w:rFonts w:cstheme="minorHAnsi"/>
          <w:color w:val="000000"/>
        </w:rPr>
        <w:t>, increasing adherence and patient empowerment</w:t>
      </w:r>
      <w:r w:rsidR="00FC2BE3" w:rsidRPr="00A561D4">
        <w:rPr>
          <w:rFonts w:cstheme="minorHAnsi"/>
          <w:color w:val="000000"/>
        </w:rPr>
        <w:t xml:space="preserve"> are</w:t>
      </w:r>
      <w:r w:rsidRPr="00A561D4">
        <w:rPr>
          <w:rFonts w:cstheme="minorHAnsi"/>
          <w:color w:val="000000"/>
        </w:rPr>
        <w:t xml:space="preserve"> central to good clinical care. </w:t>
      </w:r>
      <w:r w:rsidR="0071242B" w:rsidRPr="00A561D4">
        <w:rPr>
          <w:rFonts w:cstheme="minorHAnsi"/>
          <w:color w:val="000000"/>
        </w:rPr>
        <w:t xml:space="preserve">Future studies are needed to examine the wider consequences of wearing these devices and provision of </w:t>
      </w:r>
      <w:r w:rsidRPr="00A561D4">
        <w:rPr>
          <w:rFonts w:cstheme="minorHAnsi"/>
          <w:color w:val="000000"/>
        </w:rPr>
        <w:t xml:space="preserve">holistic care packages </w:t>
      </w:r>
      <w:r w:rsidR="0071242B" w:rsidRPr="00A561D4">
        <w:rPr>
          <w:rFonts w:cstheme="minorHAnsi"/>
          <w:color w:val="000000"/>
        </w:rPr>
        <w:t xml:space="preserve">designed to </w:t>
      </w:r>
      <w:r w:rsidRPr="00A561D4">
        <w:rPr>
          <w:rFonts w:cstheme="minorHAnsi"/>
          <w:color w:val="000000"/>
        </w:rPr>
        <w:t xml:space="preserve">address the needs of patients. </w:t>
      </w:r>
    </w:p>
    <w:p w14:paraId="222A00E8" w14:textId="7A1BD1A4" w:rsidR="00716927" w:rsidRPr="00A561D4" w:rsidRDefault="008A0C7E" w:rsidP="00F94DC0">
      <w:pPr>
        <w:spacing w:after="0" w:line="480" w:lineRule="auto"/>
        <w:jc w:val="both"/>
        <w:rPr>
          <w:rFonts w:cstheme="minorHAnsi"/>
        </w:rPr>
      </w:pPr>
      <w:r w:rsidRPr="00A561D4">
        <w:rPr>
          <w:rFonts w:cstheme="minorHAnsi"/>
        </w:rPr>
        <w:t xml:space="preserve">It is notable that the physical activity level </w:t>
      </w:r>
      <w:r w:rsidR="0028148A" w:rsidRPr="00A561D4">
        <w:rPr>
          <w:rFonts w:cstheme="minorHAnsi"/>
        </w:rPr>
        <w:t>in</w:t>
      </w:r>
      <w:r w:rsidRPr="00A561D4">
        <w:rPr>
          <w:rFonts w:cstheme="minorHAnsi"/>
        </w:rPr>
        <w:t xml:space="preserve"> this population </w:t>
      </w:r>
      <w:r w:rsidR="0028148A" w:rsidRPr="00A561D4">
        <w:rPr>
          <w:rFonts w:cstheme="minorHAnsi"/>
        </w:rPr>
        <w:t>was</w:t>
      </w:r>
      <w:r w:rsidRPr="00A561D4">
        <w:rPr>
          <w:rFonts w:cstheme="minorHAnsi"/>
        </w:rPr>
        <w:t xml:space="preserve"> </w:t>
      </w:r>
      <w:r w:rsidR="0071242B" w:rsidRPr="00A561D4">
        <w:rPr>
          <w:rFonts w:cstheme="minorHAnsi"/>
        </w:rPr>
        <w:t xml:space="preserve">very </w:t>
      </w:r>
      <w:r w:rsidRPr="00A561D4">
        <w:rPr>
          <w:rFonts w:cstheme="minorHAnsi"/>
        </w:rPr>
        <w:t xml:space="preserve">low </w:t>
      </w:r>
      <w:r w:rsidR="00FC2BE3" w:rsidRPr="00A561D4">
        <w:rPr>
          <w:rFonts w:cstheme="minorHAnsi"/>
        </w:rPr>
        <w:t xml:space="preserve">at baseline and there </w:t>
      </w:r>
      <w:r w:rsidR="0071242B" w:rsidRPr="00A561D4">
        <w:rPr>
          <w:rFonts w:cstheme="minorHAnsi"/>
        </w:rPr>
        <w:t xml:space="preserve">was </w:t>
      </w:r>
      <w:r w:rsidR="00FC2BE3" w:rsidRPr="00A561D4">
        <w:rPr>
          <w:rFonts w:cstheme="minorHAnsi"/>
        </w:rPr>
        <w:t xml:space="preserve">some evidence </w:t>
      </w:r>
      <w:r w:rsidR="00DA372D" w:rsidRPr="00A561D4">
        <w:rPr>
          <w:rFonts w:cstheme="minorHAnsi"/>
        </w:rPr>
        <w:t>of a further decline</w:t>
      </w:r>
      <w:r w:rsidR="00FC2BE3" w:rsidRPr="00A561D4">
        <w:rPr>
          <w:rFonts w:cstheme="minorHAnsi"/>
        </w:rPr>
        <w:t xml:space="preserve"> </w:t>
      </w:r>
      <w:r w:rsidR="0071242B" w:rsidRPr="00A561D4">
        <w:rPr>
          <w:rFonts w:cstheme="minorHAnsi"/>
        </w:rPr>
        <w:t xml:space="preserve">over the observation period. However, these findings </w:t>
      </w:r>
      <w:r w:rsidR="0028148A" w:rsidRPr="00A561D4">
        <w:rPr>
          <w:rFonts w:cstheme="minorHAnsi"/>
        </w:rPr>
        <w:t xml:space="preserve">should be interpreted </w:t>
      </w:r>
      <w:r w:rsidR="0071242B" w:rsidRPr="00A561D4">
        <w:rPr>
          <w:rFonts w:cstheme="minorHAnsi"/>
        </w:rPr>
        <w:t xml:space="preserve">with caution, </w:t>
      </w:r>
      <w:r w:rsidR="0028148A" w:rsidRPr="00A561D4">
        <w:rPr>
          <w:rFonts w:cstheme="minorHAnsi"/>
        </w:rPr>
        <w:t>given the challenges of self-reported physical activity and the small sample size</w:t>
      </w:r>
      <w:r w:rsidR="0071242B" w:rsidRPr="00A561D4">
        <w:rPr>
          <w:rFonts w:cstheme="minorHAnsi"/>
        </w:rPr>
        <w:t xml:space="preserve"> in our pilot study</w:t>
      </w:r>
      <w:r w:rsidR="00E34582" w:rsidRPr="00A561D4">
        <w:rPr>
          <w:rFonts w:cstheme="minorHAnsi"/>
        </w:rPr>
        <w:t xml:space="preserve">. </w:t>
      </w:r>
      <w:r w:rsidR="009F3BAC" w:rsidRPr="00A561D4">
        <w:rPr>
          <w:rFonts w:cstheme="minorHAnsi"/>
        </w:rPr>
        <w:t xml:space="preserve">It is not clear whether </w:t>
      </w:r>
      <w:r w:rsidR="00FC2BE3" w:rsidRPr="00A561D4">
        <w:rPr>
          <w:rFonts w:cstheme="minorHAnsi"/>
        </w:rPr>
        <w:t>the baseline level</w:t>
      </w:r>
      <w:r w:rsidR="009F3BAC" w:rsidRPr="00A561D4">
        <w:rPr>
          <w:rFonts w:cstheme="minorHAnsi"/>
        </w:rPr>
        <w:t xml:space="preserve"> </w:t>
      </w:r>
      <w:r w:rsidR="0071242B" w:rsidRPr="00A561D4">
        <w:rPr>
          <w:rFonts w:cstheme="minorHAnsi"/>
        </w:rPr>
        <w:t xml:space="preserve">of inactivity </w:t>
      </w:r>
      <w:r w:rsidR="009F3BAC" w:rsidRPr="00A561D4">
        <w:rPr>
          <w:rFonts w:cstheme="minorHAnsi"/>
        </w:rPr>
        <w:t xml:space="preserve">reflects a recent decrease </w:t>
      </w:r>
      <w:r w:rsidR="00D37E6F" w:rsidRPr="00A561D4">
        <w:rPr>
          <w:rFonts w:cstheme="minorHAnsi"/>
        </w:rPr>
        <w:t xml:space="preserve">or long standing </w:t>
      </w:r>
      <w:r w:rsidR="007A41E2" w:rsidRPr="00A561D4">
        <w:rPr>
          <w:rFonts w:cstheme="minorHAnsi"/>
        </w:rPr>
        <w:t xml:space="preserve">level of </w:t>
      </w:r>
      <w:r w:rsidR="00D37E6F" w:rsidRPr="00A561D4">
        <w:rPr>
          <w:rFonts w:cstheme="minorHAnsi"/>
        </w:rPr>
        <w:t xml:space="preserve">activity, </w:t>
      </w:r>
      <w:r w:rsidR="009F3BAC" w:rsidRPr="00A561D4">
        <w:rPr>
          <w:rFonts w:cstheme="minorHAnsi"/>
        </w:rPr>
        <w:t xml:space="preserve">but it is </w:t>
      </w:r>
      <w:r w:rsidR="0071242B" w:rsidRPr="00A561D4">
        <w:rPr>
          <w:rFonts w:cstheme="minorHAnsi"/>
        </w:rPr>
        <w:t xml:space="preserve">well documented </w:t>
      </w:r>
      <w:r w:rsidR="009F3BAC" w:rsidRPr="00A561D4">
        <w:rPr>
          <w:rFonts w:cstheme="minorHAnsi"/>
        </w:rPr>
        <w:t>that</w:t>
      </w:r>
      <w:r w:rsidR="00E34582" w:rsidRPr="00A561D4">
        <w:rPr>
          <w:rFonts w:cstheme="minorHAnsi"/>
        </w:rPr>
        <w:t xml:space="preserve"> </w:t>
      </w:r>
      <w:r w:rsidR="00DB53E8" w:rsidRPr="00A561D4">
        <w:rPr>
          <w:rFonts w:cstheme="minorHAnsi"/>
        </w:rPr>
        <w:t>people</w:t>
      </w:r>
      <w:r w:rsidR="00E34582" w:rsidRPr="00A561D4">
        <w:rPr>
          <w:rFonts w:cstheme="minorHAnsi"/>
        </w:rPr>
        <w:t xml:space="preserve"> with </w:t>
      </w:r>
      <w:r w:rsidR="0071242B" w:rsidRPr="00A561D4">
        <w:rPr>
          <w:rFonts w:cstheme="minorHAnsi"/>
        </w:rPr>
        <w:t xml:space="preserve">DFUs </w:t>
      </w:r>
      <w:r w:rsidR="00DB53E8" w:rsidRPr="00A561D4">
        <w:rPr>
          <w:rFonts w:cstheme="minorHAnsi"/>
        </w:rPr>
        <w:t>have low levels of physical activity</w:t>
      </w:r>
      <w:r w:rsidR="00192080" w:rsidRPr="00A561D4">
        <w:rPr>
          <w:rFonts w:cstheme="minorHAnsi"/>
        </w:rPr>
        <w:fldChar w:fldCharType="begin">
          <w:fldData xml:space="preserve">PEVuZE5vdGU+PENpdGU+PEF1dGhvcj5MZWU8L0F1dGhvcj48WWVhcj4yMDE5PC9ZZWFyPjxSZWNO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</w:fldData>
        </w:fldChar>
      </w:r>
      <w:r w:rsidR="00192080" w:rsidRPr="00A561D4">
        <w:rPr>
          <w:rFonts w:cstheme="minorHAnsi"/>
        </w:rPr>
        <w:instrText xml:space="preserve"> ADDIN EN.CITE </w:instrText>
      </w:r>
      <w:r w:rsidR="00192080" w:rsidRPr="00A561D4">
        <w:rPr>
          <w:rFonts w:cstheme="minorHAnsi"/>
        </w:rPr>
        <w:fldChar w:fldCharType="begin">
          <w:fldData xml:space="preserve">PEVuZE5vdGU+PENpdGU+PEF1dGhvcj5MZWU8L0F1dGhvcj48WWVhcj4yMDE5PC9ZZWFyPjxSZWNO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</w:fldData>
        </w:fldChar>
      </w:r>
      <w:r w:rsidR="00192080" w:rsidRPr="00A561D4">
        <w:rPr>
          <w:rFonts w:cstheme="minorHAnsi"/>
        </w:rPr>
        <w:instrText xml:space="preserve"> ADDIN EN.CITE.DATA </w:instrText>
      </w:r>
      <w:r w:rsidR="00192080" w:rsidRPr="00A561D4">
        <w:rPr>
          <w:rFonts w:cstheme="minorHAnsi"/>
        </w:rPr>
      </w:r>
      <w:r w:rsidR="00192080" w:rsidRPr="00A561D4">
        <w:rPr>
          <w:rFonts w:cstheme="minorHAnsi"/>
        </w:rPr>
        <w:fldChar w:fldCharType="end"/>
      </w:r>
      <w:r w:rsidR="00192080" w:rsidRPr="00A561D4">
        <w:rPr>
          <w:rFonts w:cstheme="minorHAnsi"/>
        </w:rPr>
      </w:r>
      <w:r w:rsidR="00192080" w:rsidRPr="00A561D4">
        <w:rPr>
          <w:rFonts w:cstheme="minorHAnsi"/>
        </w:rPr>
        <w:fldChar w:fldCharType="separate"/>
      </w:r>
      <w:r w:rsidR="00192080" w:rsidRPr="00A561D4">
        <w:rPr>
          <w:rFonts w:cstheme="minorHAnsi"/>
          <w:noProof/>
          <w:vertAlign w:val="superscript"/>
        </w:rPr>
        <w:t>21</w:t>
      </w:r>
      <w:r w:rsidR="00192080" w:rsidRPr="00A561D4">
        <w:rPr>
          <w:rFonts w:cstheme="minorHAnsi"/>
        </w:rPr>
        <w:fldChar w:fldCharType="end"/>
      </w:r>
      <w:r w:rsidR="00DB53E8" w:rsidRPr="00A561D4">
        <w:rPr>
          <w:rFonts w:cstheme="minorHAnsi"/>
        </w:rPr>
        <w:t xml:space="preserve"> and </w:t>
      </w:r>
      <w:r w:rsidR="00E34582" w:rsidRPr="00A561D4">
        <w:rPr>
          <w:rFonts w:cstheme="minorHAnsi"/>
        </w:rPr>
        <w:t xml:space="preserve">are often advised to reduce their </w:t>
      </w:r>
      <w:r w:rsidR="00F042F8" w:rsidRPr="00A561D4">
        <w:rPr>
          <w:rFonts w:cstheme="minorHAnsi"/>
        </w:rPr>
        <w:t>weightbearing</w:t>
      </w:r>
      <w:r w:rsidR="00E34582" w:rsidRPr="00A561D4">
        <w:rPr>
          <w:rFonts w:cstheme="minorHAnsi"/>
        </w:rPr>
        <w:t xml:space="preserve"> activity levels</w:t>
      </w:r>
      <w:r w:rsidR="009F3BAC" w:rsidRPr="00A561D4">
        <w:rPr>
          <w:rFonts w:cstheme="minorHAnsi"/>
        </w:rPr>
        <w:t xml:space="preserve"> in order to improve ulcer healing</w:t>
      </w:r>
      <w:r w:rsidR="0043424D" w:rsidRPr="00A561D4">
        <w:rPr>
          <w:rFonts w:cstheme="minorHAnsi"/>
        </w:rPr>
        <w:t>.</w:t>
      </w:r>
      <w:r w:rsidR="00E34582" w:rsidRPr="00A561D4">
        <w:rPr>
          <w:rFonts w:cstheme="minorHAnsi"/>
        </w:rPr>
        <w:fldChar w:fldCharType="begin"/>
      </w:r>
      <w:r w:rsidR="00192080" w:rsidRPr="00A561D4">
        <w:rPr>
          <w:rFonts w:cstheme="minorHAnsi"/>
        </w:rPr>
        <w:instrText xml:space="preserve"> ADDIN EN.CITE &lt;EndNote&gt;&lt;Cite&gt;&lt;Author&gt;Tran&lt;/Author&gt;&lt;Year&gt;2021&lt;/Year&gt;&lt;RecNum&gt;1517&lt;/RecNum&gt;&lt;DisplayText&gt;&lt;style face="superscript"&gt;22&lt;/style&gt;&lt;/DisplayText&gt;&lt;record&gt;&lt;rec-number&gt;1517&lt;/rec-number&gt;&lt;foreign-keys&gt;&lt;key app="EN" db-id="fvep90sto5z029e2z95p5r2fp00p2dx2vepr" timestamp="1629989520"&gt;1517&lt;/key&gt;&lt;/foreign-keys&gt;&lt;ref-type name="Journal Article"&gt;17&lt;/ref-type&gt;&lt;contributors&gt;&lt;authors&gt;&lt;author&gt;Tran, M. M.&lt;/author&gt;&lt;author&gt;Haley, M. N.&lt;/author&gt;&lt;/authors&gt;&lt;/contributors&gt;&lt;auth-address&gt;Department of Podiatry, Eastern Health, Melbourne, Victoria, 3128, Australia. morica.tran@easternhealth.org.au.&amp;#xD;Department of Aged and Complex Medicine, Eastern Health, Melbourne, Victoria, 3128, Australia.&lt;/auth-address&gt;&lt;titles&gt;&lt;title&gt;Does exercise improve healing of diabetic foot ulcers? A systematic review&lt;/title&gt;&lt;secondary-title&gt;J Foot Ankle Res&lt;/secondary-title&gt;&lt;/titles&gt;&lt;periodical&gt;&lt;full-title&gt;Journal of Foot and Ankle Research&lt;/full-title&gt;&lt;abbr-1&gt;J. Foot Ankle Res.&lt;/abbr-1&gt;&lt;abbr-2&gt;J Foot Ankle Res&lt;/abbr-2&gt;&lt;abbr-3&gt;Journal of Foot &amp;amp; Ankle Research&lt;/abbr-3&gt;&lt;/periodical&gt;&lt;pages&gt;19&lt;/pages&gt;&lt;volume&gt;14&lt;/volume&gt;&lt;number&gt;1&lt;/number&gt;&lt;edition&gt;2021/03/22&lt;/edition&gt;&lt;keywords&gt;&lt;keyword&gt;Diabetic foot ulcer&lt;/keyword&gt;&lt;keyword&gt;Exercise&lt;/keyword&gt;&lt;keyword&gt;Physical therapy&lt;/keyword&gt;&lt;keyword&gt;Wound healing&lt;/keyword&gt;&lt;/keywords&gt;&lt;dates&gt;&lt;year&gt;2021&lt;/year&gt;&lt;pub-dates&gt;&lt;date&gt;Mar 20&lt;/date&gt;&lt;/pub-dates&gt;&lt;/dates&gt;&lt;isbn&gt;1757-1146 (Electronic)&amp;#xD;1757-1146 (Linking)&lt;/isbn&gt;&lt;accession-num&gt;33743791&lt;/accession-num&gt;&lt;urls&gt;&lt;related-urls&gt;&lt;url&gt;https://www.ncbi.nlm.nih.gov/pubmed/33743791&lt;/url&gt;&lt;url&gt;https://www.ncbi.nlm.nih.gov/pmc/articles/PMC7980337/pdf/13047_2021_Article_456.pdf&lt;/url&gt;&lt;/related-urls&gt;&lt;/urls&gt;&lt;custom2&gt;PMC7980337&lt;/custom2&gt;&lt;electronic-resource-num&gt;10.1186/s13047-021-00456-w&lt;/electronic-resource-num&gt;&lt;/record&gt;&lt;/Cite&gt;&lt;/EndNote&gt;</w:instrText>
      </w:r>
      <w:r w:rsidR="00E34582" w:rsidRPr="00A561D4">
        <w:rPr>
          <w:rFonts w:cstheme="minorHAnsi"/>
        </w:rPr>
        <w:fldChar w:fldCharType="separate"/>
      </w:r>
      <w:r w:rsidR="00192080" w:rsidRPr="00A561D4">
        <w:rPr>
          <w:rFonts w:cstheme="minorHAnsi"/>
          <w:noProof/>
          <w:vertAlign w:val="superscript"/>
        </w:rPr>
        <w:t>22</w:t>
      </w:r>
      <w:r w:rsidR="00E34582" w:rsidRPr="00A561D4">
        <w:rPr>
          <w:rFonts w:cstheme="minorHAnsi"/>
        </w:rPr>
        <w:fldChar w:fldCharType="end"/>
      </w:r>
      <w:r w:rsidR="00F042F8" w:rsidRPr="00A561D4">
        <w:rPr>
          <w:rFonts w:cstheme="minorHAnsi"/>
        </w:rPr>
        <w:t xml:space="preserve"> If this translates into a </w:t>
      </w:r>
      <w:r w:rsidR="0071242B" w:rsidRPr="00A561D4">
        <w:rPr>
          <w:rFonts w:cstheme="minorHAnsi"/>
        </w:rPr>
        <w:t xml:space="preserve">further </w:t>
      </w:r>
      <w:r w:rsidR="00F042F8" w:rsidRPr="00A561D4">
        <w:rPr>
          <w:rFonts w:cstheme="minorHAnsi"/>
        </w:rPr>
        <w:t xml:space="preserve">reduction in physical activity, </w:t>
      </w:r>
      <w:r w:rsidR="0071242B" w:rsidRPr="00A561D4">
        <w:rPr>
          <w:rFonts w:cstheme="minorHAnsi"/>
        </w:rPr>
        <w:t xml:space="preserve">this advice </w:t>
      </w:r>
      <w:r w:rsidR="00F042F8" w:rsidRPr="00A561D4">
        <w:rPr>
          <w:rFonts w:cstheme="minorHAnsi"/>
        </w:rPr>
        <w:t xml:space="preserve">may have broader detrimental effects beyond the </w:t>
      </w:r>
      <w:r w:rsidR="0071242B" w:rsidRPr="00A561D4">
        <w:rPr>
          <w:rFonts w:cstheme="minorHAnsi"/>
        </w:rPr>
        <w:t xml:space="preserve">diabetic </w:t>
      </w:r>
      <w:r w:rsidR="00F042F8" w:rsidRPr="00A561D4">
        <w:rPr>
          <w:rFonts w:cstheme="minorHAnsi"/>
        </w:rPr>
        <w:t xml:space="preserve">ulcer. </w:t>
      </w:r>
      <w:r w:rsidR="00A94740" w:rsidRPr="00A561D4">
        <w:rPr>
          <w:rFonts w:cstheme="minorHAnsi"/>
        </w:rPr>
        <w:t>Physical activity is recognised as a modifiable risk factor for</w:t>
      </w:r>
      <w:r w:rsidR="00F042F8" w:rsidRPr="00A561D4">
        <w:rPr>
          <w:rFonts w:cstheme="minorHAnsi"/>
        </w:rPr>
        <w:t xml:space="preserve"> cardiovascular </w:t>
      </w:r>
      <w:r w:rsidR="00A94740" w:rsidRPr="00A561D4">
        <w:rPr>
          <w:rFonts w:cstheme="minorHAnsi"/>
        </w:rPr>
        <w:t>disease</w:t>
      </w:r>
      <w:r w:rsidR="00F042F8" w:rsidRPr="00A561D4">
        <w:rPr>
          <w:rFonts w:cstheme="minorHAnsi"/>
        </w:rPr>
        <w:t xml:space="preserve"> in the general </w:t>
      </w:r>
      <w:r w:rsidR="006907E0" w:rsidRPr="00A561D4">
        <w:rPr>
          <w:rFonts w:cstheme="minorHAnsi"/>
        </w:rPr>
        <w:t>population but</w:t>
      </w:r>
      <w:r w:rsidR="00F042F8" w:rsidRPr="00A561D4">
        <w:rPr>
          <w:rFonts w:cstheme="minorHAnsi"/>
        </w:rPr>
        <w:t xml:space="preserve"> is perhaps even more important in people with diabetes</w:t>
      </w:r>
      <w:r w:rsidR="0043424D" w:rsidRPr="00A561D4">
        <w:rPr>
          <w:rFonts w:cstheme="minorHAnsi"/>
        </w:rPr>
        <w:t>.</w:t>
      </w:r>
      <w:r w:rsidR="00F042F8" w:rsidRPr="00A561D4">
        <w:rPr>
          <w:rFonts w:cstheme="minorHAnsi"/>
        </w:rPr>
        <w:fldChar w:fldCharType="begin">
          <w:fldData xml:space="preserve">PEVuZE5vdGU+PENpdGU+PEF1dGhvcj5QYXBhdGhlb2Rvcm91PC9BdXRob3I+PFllYXI+MjAxODwv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</w:fldData>
        </w:fldChar>
      </w:r>
      <w:r w:rsidR="00192080" w:rsidRPr="00A561D4">
        <w:rPr>
          <w:rFonts w:cstheme="minorHAnsi"/>
        </w:rPr>
        <w:instrText xml:space="preserve"> ADDIN EN.CITE </w:instrText>
      </w:r>
      <w:r w:rsidR="00192080" w:rsidRPr="00A561D4">
        <w:rPr>
          <w:rFonts w:cstheme="minorHAnsi"/>
        </w:rPr>
        <w:fldChar w:fldCharType="begin">
          <w:fldData xml:space="preserve">PEVuZE5vdGU+PENpdGU+PEF1dGhvcj5QYXBhdGhlb2Rvcm91PC9BdXRob3I+PFllYXI+MjAxODwv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</w:fldData>
        </w:fldChar>
      </w:r>
      <w:r w:rsidR="00192080" w:rsidRPr="00A561D4">
        <w:rPr>
          <w:rFonts w:cstheme="minorHAnsi"/>
        </w:rPr>
        <w:instrText xml:space="preserve"> ADDIN EN.CITE.DATA </w:instrText>
      </w:r>
      <w:r w:rsidR="00192080" w:rsidRPr="00A561D4">
        <w:rPr>
          <w:rFonts w:cstheme="minorHAnsi"/>
        </w:rPr>
      </w:r>
      <w:r w:rsidR="00192080" w:rsidRPr="00A561D4">
        <w:rPr>
          <w:rFonts w:cstheme="minorHAnsi"/>
        </w:rPr>
        <w:fldChar w:fldCharType="end"/>
      </w:r>
      <w:r w:rsidR="00F042F8" w:rsidRPr="00A561D4">
        <w:rPr>
          <w:rFonts w:cstheme="minorHAnsi"/>
        </w:rPr>
      </w:r>
      <w:r w:rsidR="00F042F8" w:rsidRPr="00A561D4">
        <w:rPr>
          <w:rFonts w:cstheme="minorHAnsi"/>
        </w:rPr>
        <w:fldChar w:fldCharType="separate"/>
      </w:r>
      <w:r w:rsidR="00192080" w:rsidRPr="00A561D4">
        <w:rPr>
          <w:rFonts w:cstheme="minorHAnsi"/>
          <w:noProof/>
          <w:vertAlign w:val="superscript"/>
        </w:rPr>
        <w:t>22 23</w:t>
      </w:r>
      <w:r w:rsidR="00F042F8" w:rsidRPr="00A561D4">
        <w:rPr>
          <w:rFonts w:cstheme="minorHAnsi"/>
        </w:rPr>
        <w:fldChar w:fldCharType="end"/>
      </w:r>
      <w:r w:rsidR="00F042F8" w:rsidRPr="00A561D4">
        <w:rPr>
          <w:rFonts w:cstheme="minorHAnsi"/>
        </w:rPr>
        <w:t xml:space="preserve"> Physical activity has many benefits for people with diabetes including improved glycaemic control and lipid profiles</w:t>
      </w:r>
      <w:r w:rsidR="000D3330" w:rsidRPr="00A561D4">
        <w:rPr>
          <w:rFonts w:cstheme="minorHAnsi"/>
        </w:rPr>
        <w:t>,</w:t>
      </w:r>
      <w:r w:rsidR="00F042F8" w:rsidRPr="00A561D4">
        <w:rPr>
          <w:rFonts w:cstheme="minorHAnsi"/>
        </w:rPr>
        <w:t xml:space="preserve"> and </w:t>
      </w:r>
      <w:r w:rsidR="00723570" w:rsidRPr="00A561D4">
        <w:rPr>
          <w:rFonts w:cstheme="minorHAnsi"/>
        </w:rPr>
        <w:t xml:space="preserve">it </w:t>
      </w:r>
      <w:r w:rsidR="00F042F8" w:rsidRPr="00A561D4">
        <w:rPr>
          <w:rFonts w:cstheme="minorHAnsi"/>
        </w:rPr>
        <w:t>can reduce the micro</w:t>
      </w:r>
      <w:r w:rsidR="0071242B" w:rsidRPr="00A561D4">
        <w:rPr>
          <w:rFonts w:cstheme="minorHAnsi"/>
        </w:rPr>
        <w:t>-</w:t>
      </w:r>
      <w:r w:rsidR="00F042F8" w:rsidRPr="00A561D4">
        <w:rPr>
          <w:rFonts w:cstheme="minorHAnsi"/>
        </w:rPr>
        <w:t xml:space="preserve"> and macrovascular complications associated with the condition</w:t>
      </w:r>
      <w:r w:rsidR="0043424D" w:rsidRPr="00A561D4">
        <w:rPr>
          <w:rFonts w:cstheme="minorHAnsi"/>
        </w:rPr>
        <w:t>.</w:t>
      </w:r>
      <w:r w:rsidR="00F042F8" w:rsidRPr="00A561D4">
        <w:rPr>
          <w:rFonts w:cstheme="minorHAnsi"/>
        </w:rPr>
        <w:fldChar w:fldCharType="begin">
          <w:fldData xml:space="preserve">PEVuZE5vdGU+PENpdGU+PEF1dGhvcj5QYXBhdGhlb2Rvcm91PC9BdXRob3I+PFllYXI+MjAxODwv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</w:fldData>
        </w:fldChar>
      </w:r>
      <w:r w:rsidR="00192080" w:rsidRPr="00A561D4">
        <w:rPr>
          <w:rFonts w:cstheme="minorHAnsi"/>
        </w:rPr>
        <w:instrText xml:space="preserve"> ADDIN EN.CITE </w:instrText>
      </w:r>
      <w:r w:rsidR="00192080" w:rsidRPr="00A561D4">
        <w:rPr>
          <w:rFonts w:cstheme="minorHAnsi"/>
        </w:rPr>
        <w:fldChar w:fldCharType="begin">
          <w:fldData xml:space="preserve">PEVuZE5vdGU+PENpdGU+PEF1dGhvcj5QYXBhdGhlb2Rvcm91PC9BdXRob3I+PFllYXI+MjAxODwv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</w:fldData>
        </w:fldChar>
      </w:r>
      <w:r w:rsidR="00192080" w:rsidRPr="00A561D4">
        <w:rPr>
          <w:rFonts w:cstheme="minorHAnsi"/>
        </w:rPr>
        <w:instrText xml:space="preserve"> ADDIN EN.CITE.DATA </w:instrText>
      </w:r>
      <w:r w:rsidR="00192080" w:rsidRPr="00A561D4">
        <w:rPr>
          <w:rFonts w:cstheme="minorHAnsi"/>
        </w:rPr>
      </w:r>
      <w:r w:rsidR="00192080" w:rsidRPr="00A561D4">
        <w:rPr>
          <w:rFonts w:cstheme="minorHAnsi"/>
        </w:rPr>
        <w:fldChar w:fldCharType="end"/>
      </w:r>
      <w:r w:rsidR="00F042F8" w:rsidRPr="00A561D4">
        <w:rPr>
          <w:rFonts w:cstheme="minorHAnsi"/>
        </w:rPr>
      </w:r>
      <w:r w:rsidR="00F042F8" w:rsidRPr="00A561D4">
        <w:rPr>
          <w:rFonts w:cstheme="minorHAnsi"/>
        </w:rPr>
        <w:fldChar w:fldCharType="separate"/>
      </w:r>
      <w:r w:rsidR="00192080" w:rsidRPr="00A561D4">
        <w:rPr>
          <w:rFonts w:cstheme="minorHAnsi"/>
          <w:noProof/>
          <w:vertAlign w:val="superscript"/>
        </w:rPr>
        <w:t>23-26</w:t>
      </w:r>
      <w:r w:rsidR="00F042F8" w:rsidRPr="00A561D4">
        <w:rPr>
          <w:rFonts w:cstheme="minorHAnsi"/>
        </w:rPr>
        <w:fldChar w:fldCharType="end"/>
      </w:r>
    </w:p>
    <w:p w14:paraId="6B701039" w14:textId="04693377" w:rsidR="00DB4901" w:rsidRPr="00A561D4" w:rsidRDefault="00723570" w:rsidP="00F94DC0">
      <w:pPr>
        <w:spacing w:after="0" w:line="480" w:lineRule="auto"/>
        <w:jc w:val="both"/>
        <w:rPr>
          <w:rFonts w:cstheme="minorHAnsi"/>
        </w:rPr>
      </w:pPr>
      <w:r w:rsidRPr="00A561D4">
        <w:rPr>
          <w:rFonts w:cstheme="minorHAnsi"/>
        </w:rPr>
        <w:t>In contrast, t</w:t>
      </w:r>
      <w:r w:rsidR="000D3330" w:rsidRPr="00A561D4">
        <w:rPr>
          <w:rFonts w:cstheme="minorHAnsi"/>
        </w:rPr>
        <w:t>he</w:t>
      </w:r>
      <w:r w:rsidRPr="00A561D4">
        <w:rPr>
          <w:rFonts w:cstheme="minorHAnsi"/>
        </w:rPr>
        <w:t xml:space="preserve"> direct</w:t>
      </w:r>
      <w:r w:rsidR="000D3330" w:rsidRPr="00A561D4">
        <w:rPr>
          <w:rFonts w:cstheme="minorHAnsi"/>
        </w:rPr>
        <w:t xml:space="preserve"> impact of</w:t>
      </w:r>
      <w:r w:rsidR="009F3BAC" w:rsidRPr="00A561D4">
        <w:rPr>
          <w:rFonts w:cstheme="minorHAnsi"/>
        </w:rPr>
        <w:t xml:space="preserve"> </w:t>
      </w:r>
      <w:r w:rsidR="00D37E6F" w:rsidRPr="00A561D4">
        <w:rPr>
          <w:rFonts w:cstheme="minorHAnsi"/>
        </w:rPr>
        <w:t>physical activity and exercise</w:t>
      </w:r>
      <w:r w:rsidR="009F3BAC" w:rsidRPr="00A561D4">
        <w:rPr>
          <w:rFonts w:cstheme="minorHAnsi"/>
        </w:rPr>
        <w:t xml:space="preserve"> </w:t>
      </w:r>
      <w:r w:rsidR="000D3330" w:rsidRPr="00A561D4">
        <w:rPr>
          <w:rFonts w:cstheme="minorHAnsi"/>
        </w:rPr>
        <w:t>on</w:t>
      </w:r>
      <w:r w:rsidR="009F3BAC" w:rsidRPr="00A561D4">
        <w:rPr>
          <w:rFonts w:cstheme="minorHAnsi"/>
        </w:rPr>
        <w:t xml:space="preserve"> DFU healing is </w:t>
      </w:r>
      <w:r w:rsidRPr="00A561D4">
        <w:rPr>
          <w:rFonts w:cstheme="minorHAnsi"/>
        </w:rPr>
        <w:t>less certain</w:t>
      </w:r>
      <w:r w:rsidR="009F3BAC" w:rsidRPr="00A561D4">
        <w:rPr>
          <w:rFonts w:cstheme="minorHAnsi"/>
        </w:rPr>
        <w:t xml:space="preserve">. One recent systematic review explored the role of non-weightbearing exercise and concluded that although it is unclear whether non-weight bearing exercise improves </w:t>
      </w:r>
      <w:r w:rsidR="0071242B" w:rsidRPr="00A561D4">
        <w:rPr>
          <w:rFonts w:cstheme="minorHAnsi"/>
        </w:rPr>
        <w:t xml:space="preserve">ulcer </w:t>
      </w:r>
      <w:r w:rsidR="009F3BAC" w:rsidRPr="00A561D4">
        <w:rPr>
          <w:rFonts w:cstheme="minorHAnsi"/>
        </w:rPr>
        <w:t>healing, it does appear safe</w:t>
      </w:r>
      <w:r w:rsidR="00D37E6F" w:rsidRPr="00A561D4">
        <w:rPr>
          <w:rFonts w:cstheme="minorHAnsi"/>
        </w:rPr>
        <w:t xml:space="preserve"> in patients with DFUs</w:t>
      </w:r>
      <w:r w:rsidR="0043424D" w:rsidRPr="00A561D4">
        <w:rPr>
          <w:rFonts w:cstheme="minorHAnsi"/>
        </w:rPr>
        <w:t>.</w:t>
      </w:r>
      <w:r w:rsidR="009F3BAC" w:rsidRPr="00A561D4">
        <w:rPr>
          <w:rFonts w:cstheme="minorHAnsi"/>
        </w:rPr>
        <w:fldChar w:fldCharType="begin"/>
      </w:r>
      <w:r w:rsidR="00192080" w:rsidRPr="00A561D4">
        <w:rPr>
          <w:rFonts w:cstheme="minorHAnsi"/>
        </w:rPr>
        <w:instrText xml:space="preserve"> ADDIN EN.CITE &lt;EndNote&gt;&lt;Cite&gt;&lt;Author&gt;Tran&lt;/Author&gt;&lt;Year&gt;2021&lt;/Year&gt;&lt;RecNum&gt;1517&lt;/RecNum&gt;&lt;DisplayText&gt;&lt;style face="superscript"&gt;22&lt;/style&gt;&lt;/DisplayText&gt;&lt;record&gt;&lt;rec-number&gt;1517&lt;/rec-number&gt;&lt;foreign-keys&gt;&lt;key app="EN" db-id="fvep90sto5z029e2z95p5r2fp00p2dx2vepr" timestamp="1629989520"&gt;1517&lt;/key&gt;&lt;/foreign-keys&gt;&lt;ref-type name="Journal Article"&gt;17&lt;/ref-type&gt;&lt;contributors&gt;&lt;authors&gt;&lt;author&gt;Tran, M. M.&lt;/author&gt;&lt;author&gt;Haley, M. N.&lt;/author&gt;&lt;/authors&gt;&lt;/contributors&gt;&lt;auth-address&gt;Department of Podiatry, Eastern Health, Melbourne, Victoria, 3128, Australia. morica.tran@easternhealth.org.au.&amp;#xD;Department of Aged and Complex Medicine, Eastern Health, Melbourne, Victoria, 3128, Australia.&lt;/auth-address&gt;&lt;titles&gt;&lt;title&gt;Does exercise improve healing of diabetic foot ulcers? A systematic review&lt;/title&gt;&lt;secondary-title&gt;J Foot Ankle Res&lt;/secondary-title&gt;&lt;/titles&gt;&lt;periodical&gt;&lt;full-title&gt;Journal of Foot and Ankle Research&lt;/full-title&gt;&lt;abbr-1&gt;J. Foot Ankle Res.&lt;/abbr-1&gt;&lt;abbr-2&gt;J Foot Ankle Res&lt;/abbr-2&gt;&lt;abbr-3&gt;Journal of Foot &amp;amp; Ankle Research&lt;/abbr-3&gt;&lt;/periodical&gt;&lt;pages&gt;19&lt;/pages&gt;&lt;volume&gt;14&lt;/volume&gt;&lt;number&gt;1&lt;/number&gt;&lt;edition&gt;2021/03/22&lt;/edition&gt;&lt;keywords&gt;&lt;keyword&gt;Diabetic foot ulcer&lt;/keyword&gt;&lt;keyword&gt;Exercise&lt;/keyword&gt;&lt;keyword&gt;Physical therapy&lt;/keyword&gt;&lt;keyword&gt;Wound healing&lt;/keyword&gt;&lt;/keywords&gt;&lt;dates&gt;&lt;year&gt;2021&lt;/year&gt;&lt;pub-dates&gt;&lt;date&gt;Mar 20&lt;/date&gt;&lt;/pub-dates&gt;&lt;/dates&gt;&lt;isbn&gt;1757-1146 (Electronic)&amp;#xD;1757-1146 (Linking)&lt;/isbn&gt;&lt;accession-num&gt;33743791&lt;/accession-num&gt;&lt;urls&gt;&lt;related-urls&gt;&lt;url&gt;https://www.ncbi.nlm.nih.gov/pubmed/33743791&lt;/url&gt;&lt;url&gt;https://www.ncbi.nlm.nih.gov/pmc/articles/PMC7980337/pdf/13047_2021_Article_456.pdf&lt;/url&gt;&lt;/related-urls&gt;&lt;/urls&gt;&lt;custom2&gt;PMC7980337&lt;/custom2&gt;&lt;electronic-resource-num&gt;10.1186/s13047-021-00456-w&lt;/electronic-resource-num&gt;&lt;/record&gt;&lt;/Cite&gt;&lt;/EndNote&gt;</w:instrText>
      </w:r>
      <w:r w:rsidR="009F3BAC" w:rsidRPr="00A561D4">
        <w:rPr>
          <w:rFonts w:cstheme="minorHAnsi"/>
        </w:rPr>
        <w:fldChar w:fldCharType="separate"/>
      </w:r>
      <w:r w:rsidR="00192080" w:rsidRPr="00A561D4">
        <w:rPr>
          <w:rFonts w:cstheme="minorHAnsi"/>
          <w:noProof/>
          <w:vertAlign w:val="superscript"/>
        </w:rPr>
        <w:t>22</w:t>
      </w:r>
      <w:r w:rsidR="009F3BAC" w:rsidRPr="00A561D4">
        <w:rPr>
          <w:rFonts w:cstheme="minorHAnsi"/>
        </w:rPr>
        <w:fldChar w:fldCharType="end"/>
      </w:r>
      <w:r w:rsidR="009F3BAC" w:rsidRPr="00A561D4">
        <w:rPr>
          <w:rFonts w:cstheme="minorHAnsi"/>
        </w:rPr>
        <w:t xml:space="preserve"> </w:t>
      </w:r>
      <w:r w:rsidR="0040169F" w:rsidRPr="00A561D4">
        <w:rPr>
          <w:rFonts w:cstheme="minorHAnsi"/>
        </w:rPr>
        <w:t xml:space="preserve">A </w:t>
      </w:r>
      <w:r w:rsidR="0071242B" w:rsidRPr="00A561D4">
        <w:rPr>
          <w:rFonts w:cstheme="minorHAnsi"/>
        </w:rPr>
        <w:t xml:space="preserve">further </w:t>
      </w:r>
      <w:r w:rsidR="0040169F" w:rsidRPr="00A561D4">
        <w:rPr>
          <w:rFonts w:cstheme="minorHAnsi"/>
        </w:rPr>
        <w:t xml:space="preserve">systematic review </w:t>
      </w:r>
      <w:r w:rsidR="00D37E6F" w:rsidRPr="00A561D4">
        <w:rPr>
          <w:rFonts w:cstheme="minorHAnsi"/>
        </w:rPr>
        <w:t xml:space="preserve">suggested that </w:t>
      </w:r>
      <w:r w:rsidR="00A94740" w:rsidRPr="00A561D4">
        <w:rPr>
          <w:rFonts w:cstheme="minorHAnsi"/>
        </w:rPr>
        <w:t>there</w:t>
      </w:r>
      <w:r w:rsidR="00D37E6F" w:rsidRPr="00A561D4">
        <w:rPr>
          <w:rFonts w:cstheme="minorHAnsi"/>
        </w:rPr>
        <w:t xml:space="preserve"> may be a role for </w:t>
      </w:r>
      <w:r w:rsidR="0071242B" w:rsidRPr="00A561D4">
        <w:rPr>
          <w:rFonts w:cstheme="minorHAnsi"/>
        </w:rPr>
        <w:t xml:space="preserve">regular </w:t>
      </w:r>
      <w:r w:rsidR="009F3BAC" w:rsidRPr="00A561D4">
        <w:rPr>
          <w:rFonts w:cstheme="minorHAnsi"/>
        </w:rPr>
        <w:t>weightbearing activity</w:t>
      </w:r>
      <w:r w:rsidR="0040169F" w:rsidRPr="00A561D4">
        <w:rPr>
          <w:rFonts w:cstheme="minorHAnsi"/>
        </w:rPr>
        <w:t xml:space="preserve"> in people with </w:t>
      </w:r>
      <w:r w:rsidR="0071242B" w:rsidRPr="00A561D4">
        <w:rPr>
          <w:rFonts w:cstheme="minorHAnsi"/>
        </w:rPr>
        <w:t xml:space="preserve">DFUs </w:t>
      </w:r>
      <w:r w:rsidR="0040169F" w:rsidRPr="00A561D4">
        <w:rPr>
          <w:rFonts w:cstheme="minorHAnsi"/>
        </w:rPr>
        <w:t>and optimal offloading</w:t>
      </w:r>
      <w:r w:rsidR="009F3BAC" w:rsidRPr="00A561D4">
        <w:rPr>
          <w:rFonts w:cstheme="minorHAnsi"/>
        </w:rPr>
        <w:t xml:space="preserve"> </w:t>
      </w:r>
      <w:r w:rsidR="00D37E6F" w:rsidRPr="00A561D4">
        <w:rPr>
          <w:rFonts w:cstheme="minorHAnsi"/>
        </w:rPr>
        <w:t>but that more research was needed</w:t>
      </w:r>
      <w:r w:rsidR="0043424D" w:rsidRPr="00A561D4">
        <w:rPr>
          <w:rFonts w:cstheme="minorHAnsi"/>
        </w:rPr>
        <w:t>.</w:t>
      </w:r>
      <w:r w:rsidR="009F3BAC" w:rsidRPr="00A561D4">
        <w:rPr>
          <w:rFonts w:cstheme="minorHAnsi"/>
        </w:rPr>
        <w:fldChar w:fldCharType="begin">
          <w:fldData xml:space="preserve">PEVuZE5vdGU+PENpdGU+PEF1dGhvcj5KYXJsPC9BdXRob3I+PFllYXI+MjAyMTwvWWVhcj48UmVj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</w:fldData>
        </w:fldChar>
      </w:r>
      <w:r w:rsidR="006C6700" w:rsidRPr="00A561D4">
        <w:rPr>
          <w:rFonts w:cstheme="minorHAnsi"/>
        </w:rPr>
        <w:instrText xml:space="preserve"> ADDIN EN.CITE </w:instrText>
      </w:r>
      <w:r w:rsidR="006C6700" w:rsidRPr="00A561D4">
        <w:rPr>
          <w:rFonts w:cstheme="minorHAnsi"/>
        </w:rPr>
        <w:fldChar w:fldCharType="begin">
          <w:fldData xml:space="preserve">PEVuZE5vdGU+PENpdGU+PEF1dGhvcj5KYXJsPC9BdXRob3I+PFllYXI+MjAyMTwvWWVhcj48UmVj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</w:fldData>
        </w:fldChar>
      </w:r>
      <w:r w:rsidR="006C6700" w:rsidRPr="00A561D4">
        <w:rPr>
          <w:rFonts w:cstheme="minorHAnsi"/>
        </w:rPr>
        <w:instrText xml:space="preserve"> ADDIN EN.CITE.DATA </w:instrText>
      </w:r>
      <w:r w:rsidR="006C6700" w:rsidRPr="00A561D4">
        <w:rPr>
          <w:rFonts w:cstheme="minorHAnsi"/>
        </w:rPr>
      </w:r>
      <w:r w:rsidR="006C6700" w:rsidRPr="00A561D4">
        <w:rPr>
          <w:rFonts w:cstheme="minorHAnsi"/>
        </w:rPr>
        <w:fldChar w:fldCharType="end"/>
      </w:r>
      <w:r w:rsidR="009F3BAC" w:rsidRPr="00A561D4">
        <w:rPr>
          <w:rFonts w:cstheme="minorHAnsi"/>
        </w:rPr>
      </w:r>
      <w:r w:rsidR="009F3BAC" w:rsidRPr="00A561D4">
        <w:rPr>
          <w:rFonts w:cstheme="minorHAnsi"/>
        </w:rPr>
        <w:fldChar w:fldCharType="separate"/>
      </w:r>
      <w:r w:rsidR="006C6700" w:rsidRPr="00A561D4">
        <w:rPr>
          <w:rFonts w:cstheme="minorHAnsi"/>
          <w:noProof/>
          <w:vertAlign w:val="superscript"/>
        </w:rPr>
        <w:t>11</w:t>
      </w:r>
      <w:r w:rsidR="009F3BAC" w:rsidRPr="00A561D4">
        <w:rPr>
          <w:rFonts w:cstheme="minorHAnsi"/>
        </w:rPr>
        <w:fldChar w:fldCharType="end"/>
      </w:r>
      <w:r w:rsidR="009F3BAC" w:rsidRPr="00A561D4">
        <w:rPr>
          <w:rFonts w:cstheme="minorHAnsi"/>
        </w:rPr>
        <w:t xml:space="preserve"> </w:t>
      </w:r>
    </w:p>
    <w:p w14:paraId="7231F909" w14:textId="7C5BDB94" w:rsidR="00D37E6F" w:rsidRPr="00A561D4" w:rsidRDefault="00BC2E88" w:rsidP="00F94DC0">
      <w:pPr>
        <w:spacing w:line="480" w:lineRule="auto"/>
        <w:rPr>
          <w:rFonts w:cstheme="minorHAnsi"/>
          <w:color w:val="000000"/>
        </w:rPr>
      </w:pPr>
      <w:r w:rsidRPr="00A561D4">
        <w:rPr>
          <w:bCs/>
        </w:rPr>
        <w:t>Few studies have reported on the wider effects of prolonged immobilisation with NROLDs</w:t>
      </w:r>
      <w:r w:rsidR="0043424D" w:rsidRPr="00A561D4">
        <w:rPr>
          <w:bCs/>
        </w:rPr>
        <w:t>.</w:t>
      </w:r>
      <w:r w:rsidRPr="00A561D4">
        <w:rPr>
          <w:bCs/>
        </w:rPr>
        <w:fldChar w:fldCharType="begin">
          <w:fldData xml:space="preserve">PEVuZE5vdGU+PENpdGU+PEF1dGhvcj5KYXJsPC9BdXRob3I+PFllYXI+MjAyMTwvWWVhcj48UmVj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</w:fldData>
        </w:fldChar>
      </w:r>
      <w:r w:rsidR="006C6700" w:rsidRPr="00A561D4">
        <w:rPr>
          <w:bCs/>
        </w:rPr>
        <w:instrText xml:space="preserve"> ADDIN EN.CITE </w:instrText>
      </w:r>
      <w:r w:rsidR="006C6700" w:rsidRPr="00A561D4">
        <w:rPr>
          <w:bCs/>
        </w:rPr>
        <w:fldChar w:fldCharType="begin">
          <w:fldData xml:space="preserve">PEVuZE5vdGU+PENpdGU+PEF1dGhvcj5KYXJsPC9BdXRob3I+PFllYXI+MjAyMTwvWWVhcj48UmVj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</w:fldData>
        </w:fldChar>
      </w:r>
      <w:r w:rsidR="006C6700" w:rsidRPr="00A561D4">
        <w:rPr>
          <w:bCs/>
        </w:rPr>
        <w:instrText xml:space="preserve"> ADDIN EN.CITE.DATA </w:instrText>
      </w:r>
      <w:r w:rsidR="006C6700" w:rsidRPr="00A561D4">
        <w:rPr>
          <w:bCs/>
        </w:rPr>
      </w:r>
      <w:r w:rsidR="006C6700" w:rsidRPr="00A561D4">
        <w:rPr>
          <w:bCs/>
        </w:rPr>
        <w:fldChar w:fldCharType="end"/>
      </w:r>
      <w:r w:rsidRPr="00A561D4">
        <w:rPr>
          <w:bCs/>
        </w:rPr>
      </w:r>
      <w:r w:rsidRPr="00A561D4">
        <w:rPr>
          <w:bCs/>
        </w:rPr>
        <w:fldChar w:fldCharType="separate"/>
      </w:r>
      <w:r w:rsidR="006C6700" w:rsidRPr="00A561D4">
        <w:rPr>
          <w:bCs/>
          <w:noProof/>
          <w:vertAlign w:val="superscript"/>
        </w:rPr>
        <w:t>11</w:t>
      </w:r>
      <w:r w:rsidRPr="00A561D4">
        <w:rPr>
          <w:bCs/>
        </w:rPr>
        <w:fldChar w:fldCharType="end"/>
      </w:r>
      <w:r w:rsidRPr="00A561D4">
        <w:rPr>
          <w:bCs/>
        </w:rPr>
        <w:t xml:space="preserve"> </w:t>
      </w:r>
      <w:r w:rsidR="005F2E0B" w:rsidRPr="00A561D4">
        <w:rPr>
          <w:bCs/>
        </w:rPr>
        <w:t xml:space="preserve">Although </w:t>
      </w:r>
      <w:r w:rsidR="00FC2BE3" w:rsidRPr="00A561D4">
        <w:rPr>
          <w:bCs/>
        </w:rPr>
        <w:t>this</w:t>
      </w:r>
      <w:r w:rsidR="005F2E0B" w:rsidRPr="00A561D4">
        <w:rPr>
          <w:bCs/>
        </w:rPr>
        <w:t xml:space="preserve"> study </w:t>
      </w:r>
      <w:r w:rsidR="00716927" w:rsidRPr="00A561D4">
        <w:rPr>
          <w:bCs/>
        </w:rPr>
        <w:t>was not powered</w:t>
      </w:r>
      <w:r w:rsidR="005F2E0B" w:rsidRPr="00A561D4">
        <w:rPr>
          <w:bCs/>
        </w:rPr>
        <w:t xml:space="preserve"> to accurately assess their </w:t>
      </w:r>
      <w:r w:rsidR="006907E0" w:rsidRPr="00A561D4">
        <w:rPr>
          <w:bCs/>
        </w:rPr>
        <w:t xml:space="preserve">effect on </w:t>
      </w:r>
      <w:r w:rsidR="005F2E0B" w:rsidRPr="00A561D4">
        <w:rPr>
          <w:bCs/>
        </w:rPr>
        <w:t xml:space="preserve">falls, three previous studies have reported rates of falls in participants </w:t>
      </w:r>
      <w:r w:rsidR="005F7800" w:rsidRPr="00A561D4">
        <w:rPr>
          <w:bCs/>
        </w:rPr>
        <w:t xml:space="preserve">wearing NROLDs </w:t>
      </w:r>
      <w:r w:rsidR="005F2E0B" w:rsidRPr="00A561D4">
        <w:rPr>
          <w:bCs/>
        </w:rPr>
        <w:t xml:space="preserve">and reported no or few falls in </w:t>
      </w:r>
      <w:r w:rsidR="005F7800" w:rsidRPr="00A561D4">
        <w:rPr>
          <w:bCs/>
        </w:rPr>
        <w:t xml:space="preserve">these </w:t>
      </w:r>
      <w:r w:rsidR="005F2E0B" w:rsidRPr="00A561D4">
        <w:rPr>
          <w:bCs/>
        </w:rPr>
        <w:t>participants</w:t>
      </w:r>
      <w:r w:rsidR="0043424D" w:rsidRPr="00A561D4">
        <w:rPr>
          <w:bCs/>
        </w:rPr>
        <w:t>.</w:t>
      </w:r>
      <w:r w:rsidR="00592DA0" w:rsidRPr="00A561D4">
        <w:rPr>
          <w:bCs/>
        </w:rPr>
        <w:fldChar w:fldCharType="begin">
          <w:fldData xml:space="preserve">PEVuZE5vdGU+PENpdGU+PEF1dGhvcj5Bcm1zdHJvbmc8L0F1dGhvcj48WWVhcj4yMDAxPC9ZZWFy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</w:fldData>
        </w:fldChar>
      </w:r>
      <w:r w:rsidR="00192080" w:rsidRPr="00A561D4">
        <w:rPr>
          <w:bCs/>
        </w:rPr>
        <w:instrText xml:space="preserve"> ADDIN EN.CITE </w:instrText>
      </w:r>
      <w:r w:rsidR="00192080" w:rsidRPr="00A561D4">
        <w:rPr>
          <w:bCs/>
        </w:rPr>
        <w:fldChar w:fldCharType="begin">
          <w:fldData xml:space="preserve">PEVuZE5vdGU+PENpdGU+PEF1dGhvcj5Bcm1zdHJvbmc8L0F1dGhvcj48WWVhcj4yMDAxPC9ZZWFy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</w:fldData>
        </w:fldChar>
      </w:r>
      <w:r w:rsidR="00192080" w:rsidRPr="00A561D4">
        <w:rPr>
          <w:bCs/>
        </w:rPr>
        <w:instrText xml:space="preserve"> ADDIN EN.CITE.DATA </w:instrText>
      </w:r>
      <w:r w:rsidR="00192080" w:rsidRPr="00A561D4">
        <w:rPr>
          <w:bCs/>
        </w:rPr>
      </w:r>
      <w:r w:rsidR="00192080" w:rsidRPr="00A561D4">
        <w:rPr>
          <w:bCs/>
        </w:rPr>
        <w:fldChar w:fldCharType="end"/>
      </w:r>
      <w:r w:rsidR="00592DA0" w:rsidRPr="00A561D4">
        <w:rPr>
          <w:bCs/>
        </w:rPr>
      </w:r>
      <w:r w:rsidR="00592DA0" w:rsidRPr="00A561D4">
        <w:rPr>
          <w:bCs/>
        </w:rPr>
        <w:fldChar w:fldCharType="separate"/>
      </w:r>
      <w:r w:rsidR="00192080" w:rsidRPr="00A561D4">
        <w:rPr>
          <w:bCs/>
          <w:noProof/>
          <w:vertAlign w:val="superscript"/>
        </w:rPr>
        <w:t>27-29</w:t>
      </w:r>
      <w:r w:rsidR="00592DA0" w:rsidRPr="00A561D4">
        <w:rPr>
          <w:bCs/>
        </w:rPr>
        <w:fldChar w:fldCharType="end"/>
      </w:r>
      <w:r w:rsidR="005F2E0B" w:rsidRPr="00A561D4">
        <w:rPr>
          <w:bCs/>
        </w:rPr>
        <w:t xml:space="preserve"> </w:t>
      </w:r>
      <w:r w:rsidR="0028148A" w:rsidRPr="00A561D4">
        <w:rPr>
          <w:bCs/>
        </w:rPr>
        <w:t>However, p</w:t>
      </w:r>
      <w:r w:rsidR="007261FF" w:rsidRPr="00A561D4">
        <w:rPr>
          <w:bCs/>
        </w:rPr>
        <w:t>rolonged immobilization of the ankle joint with knee-high devices results in muscle atrophy, reduced range of motion and loss of calcaneal bone mass</w:t>
      </w:r>
      <w:r w:rsidR="0043424D" w:rsidRPr="00A561D4">
        <w:rPr>
          <w:bCs/>
        </w:rPr>
        <w:t>.</w:t>
      </w:r>
      <w:r w:rsidR="00723570" w:rsidRPr="00A561D4">
        <w:rPr>
          <w:bCs/>
        </w:rPr>
        <w:fldChar w:fldCharType="begin">
          <w:fldData xml:space="preserve">PEVuZE5vdGU+PENpdGU+PEF1dGhvcj5BcHBlbGw8L0F1dGhvcj48WWVhcj4xOTkwPC9ZZWFyPjxS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</w:fldData>
        </w:fldChar>
      </w:r>
      <w:r w:rsidR="00192080" w:rsidRPr="00A561D4">
        <w:rPr>
          <w:bCs/>
        </w:rPr>
        <w:instrText xml:space="preserve"> ADDIN EN.CITE </w:instrText>
      </w:r>
      <w:r w:rsidR="00192080" w:rsidRPr="00A561D4">
        <w:rPr>
          <w:bCs/>
        </w:rPr>
        <w:fldChar w:fldCharType="begin">
          <w:fldData xml:space="preserve">PEVuZE5vdGU+PENpdGU+PEF1dGhvcj5BcHBlbGw8L0F1dGhvcj48WWVhcj4xOTkwPC9ZZWFyPjxS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</w:fldData>
        </w:fldChar>
      </w:r>
      <w:r w:rsidR="00192080" w:rsidRPr="00A561D4">
        <w:rPr>
          <w:bCs/>
        </w:rPr>
        <w:instrText xml:space="preserve"> ADDIN EN.CITE.DATA </w:instrText>
      </w:r>
      <w:r w:rsidR="00192080" w:rsidRPr="00A561D4">
        <w:rPr>
          <w:bCs/>
        </w:rPr>
      </w:r>
      <w:r w:rsidR="00192080" w:rsidRPr="00A561D4">
        <w:rPr>
          <w:bCs/>
        </w:rPr>
        <w:fldChar w:fldCharType="end"/>
      </w:r>
      <w:r w:rsidR="00723570" w:rsidRPr="00A561D4">
        <w:rPr>
          <w:bCs/>
        </w:rPr>
      </w:r>
      <w:r w:rsidR="00723570" w:rsidRPr="00A561D4">
        <w:rPr>
          <w:bCs/>
        </w:rPr>
        <w:fldChar w:fldCharType="separate"/>
      </w:r>
      <w:r w:rsidR="00192080" w:rsidRPr="00A561D4">
        <w:rPr>
          <w:bCs/>
          <w:noProof/>
          <w:vertAlign w:val="superscript"/>
        </w:rPr>
        <w:t>30-32</w:t>
      </w:r>
      <w:r w:rsidR="00723570" w:rsidRPr="00A561D4">
        <w:rPr>
          <w:bCs/>
        </w:rPr>
        <w:fldChar w:fldCharType="end"/>
      </w:r>
      <w:r w:rsidR="007261FF" w:rsidRPr="00A561D4">
        <w:rPr>
          <w:bCs/>
        </w:rPr>
        <w:t xml:space="preserve"> </w:t>
      </w:r>
      <w:r w:rsidR="005F2E0B" w:rsidRPr="00A561D4">
        <w:rPr>
          <w:rFonts w:cstheme="minorHAnsi"/>
          <w:color w:val="000000"/>
        </w:rPr>
        <w:t xml:space="preserve">Whilst the </w:t>
      </w:r>
      <w:r w:rsidR="005F2E0B" w:rsidRPr="00A561D4">
        <w:rPr>
          <w:rFonts w:cstheme="minorHAnsi"/>
          <w:color w:val="000000"/>
        </w:rPr>
        <w:lastRenderedPageBreak/>
        <w:t>importance of ulcer healing should not be underestimated, there is some evidence that use of NROLDs over weeks or months could cause unintended side effects. Future research into NROLDs should adequately capture these broader effects and explore ways of reversing some of these unintended</w:t>
      </w:r>
      <w:r w:rsidR="005F7800" w:rsidRPr="00A561D4">
        <w:rPr>
          <w:rFonts w:cstheme="minorHAnsi"/>
          <w:color w:val="000000"/>
        </w:rPr>
        <w:t xml:space="preserve"> inactivity-related side</w:t>
      </w:r>
      <w:r w:rsidR="005F2E0B" w:rsidRPr="00A561D4">
        <w:rPr>
          <w:rFonts w:cstheme="minorHAnsi"/>
          <w:color w:val="000000"/>
        </w:rPr>
        <w:t xml:space="preserve"> effects.  </w:t>
      </w:r>
    </w:p>
    <w:p w14:paraId="42560832" w14:textId="5FA2BFDB" w:rsidR="00E07A84" w:rsidRPr="00A561D4" w:rsidRDefault="00404C00" w:rsidP="00F94DC0">
      <w:pPr>
        <w:spacing w:line="480" w:lineRule="auto"/>
        <w:rPr>
          <w:rFonts w:cstheme="minorHAnsi"/>
        </w:rPr>
      </w:pPr>
      <w:r w:rsidRPr="00A561D4">
        <w:rPr>
          <w:rFonts w:cstheme="minorHAnsi"/>
        </w:rPr>
        <w:t xml:space="preserve">This study aimed to </w:t>
      </w:r>
      <w:r w:rsidRPr="00A561D4">
        <w:t xml:space="preserve">explore the short-term impact of NROLDs on physical activity and diabetic foot ulcer-related quality of life in a small sample of people living with DFUs. In this respect it is novel and adds </w:t>
      </w:r>
      <w:r w:rsidR="00313568" w:rsidRPr="00A561D4">
        <w:t>new knowledge</w:t>
      </w:r>
      <w:r w:rsidRPr="00A561D4">
        <w:t>. However,</w:t>
      </w:r>
      <w:r w:rsidR="00ED1D46" w:rsidRPr="00A561D4">
        <w:t xml:space="preserve"> </w:t>
      </w:r>
      <w:r w:rsidR="005F7800" w:rsidRPr="00A561D4">
        <w:t xml:space="preserve">our </w:t>
      </w:r>
      <w:r w:rsidRPr="00A561D4">
        <w:t xml:space="preserve">findings should be interpreted </w:t>
      </w:r>
      <w:r w:rsidR="005F7800" w:rsidRPr="00A561D4">
        <w:t xml:space="preserve">with caution </w:t>
      </w:r>
      <w:proofErr w:type="gramStart"/>
      <w:r w:rsidRPr="00A561D4">
        <w:t>in light of</w:t>
      </w:r>
      <w:proofErr w:type="gramEnd"/>
      <w:r w:rsidRPr="00A561D4">
        <w:t xml:space="preserve"> </w:t>
      </w:r>
      <w:r w:rsidR="005F7800" w:rsidRPr="00A561D4">
        <w:t xml:space="preserve">the small sample size </w:t>
      </w:r>
      <w:r w:rsidRPr="00A561D4">
        <w:t xml:space="preserve">and limited follow up period.  </w:t>
      </w:r>
      <w:r w:rsidR="005F7800" w:rsidRPr="00A561D4">
        <w:t xml:space="preserve">Furthermore, we acknowledge the risk of attrition bias, with some data missingness at follow-up. </w:t>
      </w:r>
      <w:r w:rsidRPr="00A561D4">
        <w:t xml:space="preserve"> </w:t>
      </w:r>
    </w:p>
    <w:p w14:paraId="6437656F" w14:textId="77777777" w:rsidR="00A561D4" w:rsidRDefault="00A561D4" w:rsidP="00F94DC0">
      <w:pPr>
        <w:spacing w:line="480" w:lineRule="auto"/>
        <w:rPr>
          <w:b/>
        </w:rPr>
      </w:pPr>
    </w:p>
    <w:p w14:paraId="77DC5ACF" w14:textId="184683B5" w:rsidR="00716927" w:rsidRPr="00A561D4" w:rsidRDefault="00704FE0" w:rsidP="00F94DC0">
      <w:pPr>
        <w:spacing w:line="480" w:lineRule="auto"/>
        <w:rPr>
          <w:b/>
        </w:rPr>
      </w:pPr>
      <w:r w:rsidRPr="00A561D4">
        <w:rPr>
          <w:b/>
        </w:rPr>
        <w:t>Conclusion</w:t>
      </w:r>
    </w:p>
    <w:p w14:paraId="0326E410" w14:textId="25971B10" w:rsidR="00716927" w:rsidRPr="00A561D4" w:rsidRDefault="00716927" w:rsidP="00F94DC0">
      <w:pPr>
        <w:spacing w:after="0" w:line="480" w:lineRule="auto"/>
        <w:jc w:val="both"/>
        <w:rPr>
          <w:rFonts w:cstheme="minorHAnsi"/>
        </w:rPr>
      </w:pPr>
      <w:r w:rsidRPr="00A561D4">
        <w:rPr>
          <w:rFonts w:cstheme="minorHAnsi"/>
        </w:rPr>
        <w:t>This exploratory study investigated the short</w:t>
      </w:r>
      <w:r w:rsidR="00AD3B9F" w:rsidRPr="00A561D4">
        <w:rPr>
          <w:rFonts w:cstheme="minorHAnsi"/>
        </w:rPr>
        <w:t>-</w:t>
      </w:r>
      <w:r w:rsidRPr="00A561D4">
        <w:rPr>
          <w:rFonts w:cstheme="minorHAnsi"/>
        </w:rPr>
        <w:t xml:space="preserve">term impact of NROLDs in people with recurrent diabetic foot ulcers. Although there was some interim decline within the financial and non-compliance domains of the DFU-QoL, no differences </w:t>
      </w:r>
      <w:r w:rsidR="005F7800" w:rsidRPr="00A561D4">
        <w:rPr>
          <w:rFonts w:cstheme="minorHAnsi"/>
        </w:rPr>
        <w:t xml:space="preserve">in quality of life </w:t>
      </w:r>
      <w:r w:rsidRPr="00A561D4">
        <w:rPr>
          <w:rFonts w:cstheme="minorHAnsi"/>
        </w:rPr>
        <w:t>were observed over six weeks</w:t>
      </w:r>
      <w:r w:rsidR="005F7800" w:rsidRPr="00A561D4">
        <w:rPr>
          <w:rFonts w:cstheme="minorHAnsi"/>
        </w:rPr>
        <w:t xml:space="preserve"> amongst people wearing these casts</w:t>
      </w:r>
      <w:r w:rsidRPr="00A561D4">
        <w:rPr>
          <w:rFonts w:cstheme="minorHAnsi"/>
        </w:rPr>
        <w:t>.</w:t>
      </w:r>
      <w:r w:rsidR="00FC2BE3" w:rsidRPr="00A561D4">
        <w:rPr>
          <w:rFonts w:cstheme="minorHAnsi"/>
        </w:rPr>
        <w:t xml:space="preserve"> </w:t>
      </w:r>
      <w:r w:rsidR="000F292B" w:rsidRPr="00A561D4">
        <w:rPr>
          <w:rFonts w:cstheme="minorHAnsi"/>
        </w:rPr>
        <w:t xml:space="preserve">The increased risk of cardiovascular events is well recognised in people with diabetic foot ulcers </w:t>
      </w:r>
      <w:r w:rsidR="005F7800" w:rsidRPr="00A561D4">
        <w:rPr>
          <w:rFonts w:cstheme="minorHAnsi"/>
        </w:rPr>
        <w:t xml:space="preserve">we found that </w:t>
      </w:r>
      <w:r w:rsidR="000F292B" w:rsidRPr="00A561D4">
        <w:rPr>
          <w:rFonts w:cstheme="minorHAnsi"/>
        </w:rPr>
        <w:t xml:space="preserve">physical activity levels were low </w:t>
      </w:r>
      <w:r w:rsidR="005F7800" w:rsidRPr="00A561D4">
        <w:rPr>
          <w:rFonts w:cstheme="minorHAnsi"/>
        </w:rPr>
        <w:t xml:space="preserve">in this patient population </w:t>
      </w:r>
      <w:r w:rsidR="000F292B" w:rsidRPr="00A561D4">
        <w:rPr>
          <w:rFonts w:cstheme="minorHAnsi"/>
        </w:rPr>
        <w:t>and there was</w:t>
      </w:r>
      <w:r w:rsidR="00FC2BE3" w:rsidRPr="00A561D4">
        <w:rPr>
          <w:rFonts w:cstheme="minorHAnsi"/>
        </w:rPr>
        <w:t xml:space="preserve"> some evidence of a</w:t>
      </w:r>
      <w:r w:rsidR="005F7800" w:rsidRPr="00A561D4">
        <w:rPr>
          <w:rFonts w:cstheme="minorHAnsi"/>
        </w:rPr>
        <w:t>n increase in sedentary behaviour</w:t>
      </w:r>
      <w:r w:rsidR="00FC2BE3" w:rsidRPr="00A561D4">
        <w:rPr>
          <w:rFonts w:cstheme="minorHAnsi"/>
        </w:rPr>
        <w:t>.</w:t>
      </w:r>
      <w:r w:rsidRPr="00A561D4">
        <w:rPr>
          <w:rFonts w:cstheme="minorHAnsi"/>
        </w:rPr>
        <w:t xml:space="preserve"> These findings should </w:t>
      </w:r>
      <w:r w:rsidR="00AD2788" w:rsidRPr="00A561D4">
        <w:rPr>
          <w:rFonts w:cstheme="minorHAnsi"/>
        </w:rPr>
        <w:t>be explored in future</w:t>
      </w:r>
      <w:r w:rsidR="003E743D" w:rsidRPr="00A561D4">
        <w:rPr>
          <w:rFonts w:cstheme="minorHAnsi"/>
        </w:rPr>
        <w:t xml:space="preserve">, well-designed research studies to investigate how best to support </w:t>
      </w:r>
      <w:r w:rsidR="0023355C" w:rsidRPr="00A561D4">
        <w:rPr>
          <w:rFonts w:cstheme="minorHAnsi"/>
        </w:rPr>
        <w:t xml:space="preserve">personalised approaches to care for </w:t>
      </w:r>
      <w:r w:rsidR="003E743D" w:rsidRPr="00A561D4">
        <w:rPr>
          <w:rFonts w:cstheme="minorHAnsi"/>
        </w:rPr>
        <w:t xml:space="preserve">people treated with non-removable devices for chronic diabetic foot ulcers and how best to promote physical activity and rehabilitation. </w:t>
      </w:r>
    </w:p>
    <w:p w14:paraId="62A50F0C" w14:textId="0607E161" w:rsidR="00716927" w:rsidRPr="00A561D4" w:rsidRDefault="00716927" w:rsidP="00F94DC0">
      <w:pPr>
        <w:spacing w:line="480" w:lineRule="auto"/>
        <w:rPr>
          <w:rFonts w:cstheme="minorHAnsi"/>
        </w:rPr>
      </w:pPr>
    </w:p>
    <w:p w14:paraId="397D500F" w14:textId="77777777" w:rsidR="007E5ADC" w:rsidRPr="00A561D4" w:rsidRDefault="007E5ADC" w:rsidP="00F94DC0">
      <w:pPr>
        <w:spacing w:line="480" w:lineRule="auto"/>
        <w:rPr>
          <w:b/>
        </w:rPr>
      </w:pPr>
    </w:p>
    <w:p w14:paraId="733A04E5" w14:textId="77777777" w:rsidR="003E743D" w:rsidRPr="00A561D4" w:rsidRDefault="003E743D">
      <w:pPr>
        <w:rPr>
          <w:b/>
        </w:rPr>
      </w:pPr>
      <w:r w:rsidRPr="00A561D4">
        <w:rPr>
          <w:b/>
        </w:rPr>
        <w:br w:type="page"/>
      </w:r>
    </w:p>
    <w:p w14:paraId="0E6C39BC" w14:textId="37091A12" w:rsidR="007E5ADC" w:rsidRPr="00A561D4" w:rsidRDefault="007E5ADC" w:rsidP="00F94DC0">
      <w:pPr>
        <w:spacing w:line="480" w:lineRule="auto"/>
        <w:rPr>
          <w:rFonts w:cstheme="minorHAnsi"/>
          <w:b/>
        </w:rPr>
      </w:pPr>
      <w:bookmarkStart w:id="1" w:name="_Hlk83754962"/>
      <w:r w:rsidRPr="00A561D4">
        <w:rPr>
          <w:rFonts w:cstheme="minorHAnsi"/>
          <w:b/>
        </w:rPr>
        <w:lastRenderedPageBreak/>
        <w:t>Figures and tables:</w:t>
      </w:r>
    </w:p>
    <w:p w14:paraId="72896DBA" w14:textId="77777777" w:rsidR="00BC65C5" w:rsidRPr="00A561D4" w:rsidRDefault="00BC65C5" w:rsidP="00F94DC0">
      <w:pPr>
        <w:spacing w:after="0" w:line="480" w:lineRule="auto"/>
        <w:rPr>
          <w:rFonts w:cstheme="minorHAnsi"/>
          <w:b/>
        </w:rPr>
      </w:pPr>
      <w:r w:rsidRPr="00A561D4">
        <w:rPr>
          <w:rFonts w:cstheme="minorHAnsi"/>
          <w:b/>
        </w:rPr>
        <w:t xml:space="preserve">Table 1: Participant characteristics on recruitment </w:t>
      </w:r>
    </w:p>
    <w:tbl>
      <w:tblPr>
        <w:tblStyle w:val="TableGrid"/>
        <w:tblW w:w="0" w:type="auto"/>
        <w:tblLook w:val="04A0" w:firstRow="1" w:lastRow="0" w:firstColumn="1" w:lastColumn="0" w:noHBand="0" w:noVBand="1"/>
      </w:tblPr>
      <w:tblGrid>
        <w:gridCol w:w="4390"/>
        <w:gridCol w:w="2693"/>
      </w:tblGrid>
      <w:tr w:rsidR="00BC65C5" w:rsidRPr="00A561D4" w14:paraId="17904FEE" w14:textId="77777777" w:rsidTr="00ED1D46">
        <w:trPr>
          <w:trHeight w:val="341"/>
        </w:trPr>
        <w:tc>
          <w:tcPr>
            <w:tcW w:w="4390" w:type="dxa"/>
          </w:tcPr>
          <w:p w14:paraId="1D437FD1" w14:textId="77777777" w:rsidR="00BC65C5" w:rsidRPr="00A561D4" w:rsidRDefault="00BC65C5" w:rsidP="00F94DC0">
            <w:pPr>
              <w:spacing w:line="480" w:lineRule="auto"/>
              <w:jc w:val="right"/>
              <w:rPr>
                <w:rFonts w:asciiTheme="minorHAnsi" w:hAnsiTheme="minorHAnsi" w:cstheme="minorHAnsi"/>
                <w:bCs/>
                <w:sz w:val="22"/>
                <w:szCs w:val="22"/>
              </w:rPr>
            </w:pPr>
          </w:p>
        </w:tc>
        <w:tc>
          <w:tcPr>
            <w:tcW w:w="2693" w:type="dxa"/>
          </w:tcPr>
          <w:p w14:paraId="418B4985" w14:textId="77777777" w:rsidR="00BC65C5" w:rsidRPr="00A561D4" w:rsidRDefault="00BC65C5" w:rsidP="00F94DC0">
            <w:pPr>
              <w:spacing w:line="480" w:lineRule="auto"/>
              <w:jc w:val="center"/>
              <w:rPr>
                <w:rFonts w:asciiTheme="minorHAnsi" w:hAnsiTheme="minorHAnsi" w:cstheme="minorHAnsi"/>
                <w:b/>
                <w:sz w:val="22"/>
                <w:szCs w:val="22"/>
              </w:rPr>
            </w:pPr>
            <w:r w:rsidRPr="00A561D4">
              <w:rPr>
                <w:rFonts w:asciiTheme="minorHAnsi" w:hAnsiTheme="minorHAnsi" w:cstheme="minorHAnsi"/>
                <w:b/>
                <w:sz w:val="22"/>
                <w:szCs w:val="22"/>
              </w:rPr>
              <w:t xml:space="preserve">N = 18 </w:t>
            </w:r>
          </w:p>
        </w:tc>
      </w:tr>
      <w:tr w:rsidR="00BC65C5" w:rsidRPr="00A561D4" w14:paraId="7A4594E1" w14:textId="77777777" w:rsidTr="00ED1D46">
        <w:tc>
          <w:tcPr>
            <w:tcW w:w="4390" w:type="dxa"/>
          </w:tcPr>
          <w:p w14:paraId="1657246C"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Age, mean (SD)  </w:t>
            </w:r>
          </w:p>
        </w:tc>
        <w:tc>
          <w:tcPr>
            <w:tcW w:w="2693" w:type="dxa"/>
          </w:tcPr>
          <w:p w14:paraId="281CF73D"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 xml:space="preserve">58.4 (10.1) </w:t>
            </w:r>
          </w:p>
        </w:tc>
      </w:tr>
      <w:tr w:rsidR="00BC65C5" w:rsidRPr="00A561D4" w14:paraId="00822F5D" w14:textId="77777777" w:rsidTr="00ED1D46">
        <w:tc>
          <w:tcPr>
            <w:tcW w:w="4390" w:type="dxa"/>
          </w:tcPr>
          <w:p w14:paraId="5A6D8501" w14:textId="77777777" w:rsidR="00BC65C5" w:rsidRPr="00A561D4" w:rsidRDefault="00BC65C5" w:rsidP="00F94DC0">
            <w:pPr>
              <w:spacing w:line="480" w:lineRule="auto"/>
              <w:rPr>
                <w:rFonts w:asciiTheme="minorHAnsi" w:hAnsiTheme="minorHAnsi" w:cstheme="minorHAnsi"/>
                <w:bCs/>
                <w:sz w:val="22"/>
                <w:szCs w:val="22"/>
              </w:rPr>
            </w:pPr>
            <w:r w:rsidRPr="00A561D4">
              <w:rPr>
                <w:rFonts w:asciiTheme="minorHAnsi" w:hAnsiTheme="minorHAnsi" w:cstheme="minorHAnsi"/>
                <w:bCs/>
                <w:sz w:val="22"/>
                <w:szCs w:val="22"/>
              </w:rPr>
              <w:t>Gender, n (%)</w:t>
            </w:r>
          </w:p>
          <w:p w14:paraId="36946E93"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Males</w:t>
            </w:r>
          </w:p>
          <w:p w14:paraId="7762D6DD"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Females </w:t>
            </w:r>
          </w:p>
        </w:tc>
        <w:tc>
          <w:tcPr>
            <w:tcW w:w="2693" w:type="dxa"/>
          </w:tcPr>
          <w:p w14:paraId="25D9D7D8" w14:textId="77777777" w:rsidR="00BC65C5" w:rsidRPr="00A561D4" w:rsidRDefault="00BC65C5" w:rsidP="00F94DC0">
            <w:pPr>
              <w:spacing w:line="480" w:lineRule="auto"/>
              <w:jc w:val="center"/>
              <w:rPr>
                <w:rFonts w:asciiTheme="minorHAnsi" w:hAnsiTheme="minorHAnsi" w:cstheme="minorHAnsi"/>
                <w:bCs/>
                <w:sz w:val="22"/>
                <w:szCs w:val="22"/>
              </w:rPr>
            </w:pPr>
          </w:p>
          <w:p w14:paraId="313A412D"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9 (50)</w:t>
            </w:r>
          </w:p>
          <w:p w14:paraId="22E32EAC"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9 (50)</w:t>
            </w:r>
          </w:p>
        </w:tc>
      </w:tr>
      <w:tr w:rsidR="00BC65C5" w:rsidRPr="00A561D4" w14:paraId="1036B9CC" w14:textId="77777777" w:rsidTr="00ED1D46">
        <w:tc>
          <w:tcPr>
            <w:tcW w:w="4390" w:type="dxa"/>
          </w:tcPr>
          <w:p w14:paraId="1D5FC313" w14:textId="77777777" w:rsidR="00BC65C5" w:rsidRPr="00A561D4" w:rsidRDefault="00BC65C5" w:rsidP="00F94DC0">
            <w:pPr>
              <w:spacing w:line="480" w:lineRule="auto"/>
              <w:rPr>
                <w:rFonts w:asciiTheme="minorHAnsi" w:hAnsiTheme="minorHAnsi" w:cstheme="minorHAnsi"/>
                <w:bCs/>
                <w:sz w:val="22"/>
                <w:szCs w:val="22"/>
              </w:rPr>
            </w:pPr>
            <w:r w:rsidRPr="00A561D4">
              <w:rPr>
                <w:rFonts w:asciiTheme="minorHAnsi" w:hAnsiTheme="minorHAnsi" w:cstheme="minorHAnsi"/>
                <w:bCs/>
                <w:sz w:val="22"/>
                <w:szCs w:val="22"/>
              </w:rPr>
              <w:t>Duration of Diabetes, years, n (%)</w:t>
            </w:r>
          </w:p>
          <w:p w14:paraId="7DCB83E5"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lt; 5 </w:t>
            </w:r>
          </w:p>
          <w:p w14:paraId="038FE54A"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5-15  </w:t>
            </w:r>
          </w:p>
          <w:p w14:paraId="425BF1C5"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gt;15</w:t>
            </w:r>
          </w:p>
          <w:p w14:paraId="5C56DAA5"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Missing </w:t>
            </w:r>
          </w:p>
        </w:tc>
        <w:tc>
          <w:tcPr>
            <w:tcW w:w="2693" w:type="dxa"/>
          </w:tcPr>
          <w:p w14:paraId="0B0EE21B" w14:textId="77777777" w:rsidR="00BC65C5" w:rsidRPr="00A561D4" w:rsidRDefault="00BC65C5" w:rsidP="00F94DC0">
            <w:pPr>
              <w:spacing w:line="480" w:lineRule="auto"/>
              <w:jc w:val="center"/>
              <w:rPr>
                <w:rFonts w:asciiTheme="minorHAnsi" w:hAnsiTheme="minorHAnsi" w:cstheme="minorHAnsi"/>
                <w:bCs/>
                <w:sz w:val="22"/>
                <w:szCs w:val="22"/>
              </w:rPr>
            </w:pPr>
          </w:p>
          <w:p w14:paraId="5504EA71"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1 (5.6)</w:t>
            </w:r>
          </w:p>
          <w:p w14:paraId="38A2D994"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4 (22.2)</w:t>
            </w:r>
          </w:p>
          <w:p w14:paraId="5A81C527"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12 (66.7)</w:t>
            </w:r>
          </w:p>
          <w:p w14:paraId="3F754076"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1 (5.6)</w:t>
            </w:r>
          </w:p>
        </w:tc>
      </w:tr>
      <w:tr w:rsidR="00BC65C5" w:rsidRPr="00A561D4" w14:paraId="3400AE31" w14:textId="77777777" w:rsidTr="00ED1D46">
        <w:tc>
          <w:tcPr>
            <w:tcW w:w="4390" w:type="dxa"/>
          </w:tcPr>
          <w:p w14:paraId="1E82932A"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DM Type 1 </w:t>
            </w:r>
          </w:p>
          <w:p w14:paraId="125473C0"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DM Type 2 </w:t>
            </w:r>
          </w:p>
        </w:tc>
        <w:tc>
          <w:tcPr>
            <w:tcW w:w="2693" w:type="dxa"/>
          </w:tcPr>
          <w:p w14:paraId="4CE936C9"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7 (38.9)</w:t>
            </w:r>
          </w:p>
          <w:p w14:paraId="29E7930A"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11 (61.1)</w:t>
            </w:r>
          </w:p>
        </w:tc>
      </w:tr>
      <w:tr w:rsidR="00BC65C5" w:rsidRPr="00A561D4" w14:paraId="1B8E147E" w14:textId="77777777" w:rsidTr="00ED1D46">
        <w:tc>
          <w:tcPr>
            <w:tcW w:w="4390" w:type="dxa"/>
          </w:tcPr>
          <w:p w14:paraId="19275330"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Previous amputation, n (%) </w:t>
            </w:r>
          </w:p>
        </w:tc>
        <w:tc>
          <w:tcPr>
            <w:tcW w:w="2693" w:type="dxa"/>
          </w:tcPr>
          <w:p w14:paraId="14AF138F"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8 (44.4)</w:t>
            </w:r>
          </w:p>
        </w:tc>
      </w:tr>
      <w:tr w:rsidR="00BC65C5" w:rsidRPr="00A561D4" w14:paraId="1EA3F92B" w14:textId="77777777" w:rsidTr="00ED1D46">
        <w:tc>
          <w:tcPr>
            <w:tcW w:w="4390" w:type="dxa"/>
          </w:tcPr>
          <w:p w14:paraId="34B4DA73"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Previous DFU, n (%)</w:t>
            </w:r>
          </w:p>
          <w:p w14:paraId="192D3BDB"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1 ulcer</w:t>
            </w:r>
          </w:p>
          <w:p w14:paraId="775DFE5F"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2 ulcers</w:t>
            </w:r>
          </w:p>
          <w:p w14:paraId="6BF47D18"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3 ulcers</w:t>
            </w:r>
          </w:p>
          <w:p w14:paraId="1D6FE1DB"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4+ ulcers </w:t>
            </w:r>
          </w:p>
        </w:tc>
        <w:tc>
          <w:tcPr>
            <w:tcW w:w="2693" w:type="dxa"/>
          </w:tcPr>
          <w:p w14:paraId="683843D5" w14:textId="77777777" w:rsidR="00BC65C5" w:rsidRPr="00A561D4" w:rsidRDefault="00BC65C5" w:rsidP="00F94DC0">
            <w:pPr>
              <w:spacing w:line="480" w:lineRule="auto"/>
              <w:jc w:val="center"/>
              <w:rPr>
                <w:rFonts w:asciiTheme="minorHAnsi" w:hAnsiTheme="minorHAnsi" w:cstheme="minorHAnsi"/>
                <w:bCs/>
                <w:sz w:val="22"/>
                <w:szCs w:val="22"/>
              </w:rPr>
            </w:pPr>
          </w:p>
          <w:p w14:paraId="518F21D6"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1 (5.6)</w:t>
            </w:r>
          </w:p>
          <w:p w14:paraId="7B11F850"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3 (16.7)</w:t>
            </w:r>
          </w:p>
          <w:p w14:paraId="7B7012A4"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0</w:t>
            </w:r>
          </w:p>
          <w:p w14:paraId="158807E7"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14 (77.8)</w:t>
            </w:r>
          </w:p>
        </w:tc>
      </w:tr>
      <w:tr w:rsidR="00BC65C5" w:rsidRPr="00A561D4" w14:paraId="79C6A08C" w14:textId="77777777" w:rsidTr="00ED1D46">
        <w:tc>
          <w:tcPr>
            <w:tcW w:w="4390" w:type="dxa"/>
          </w:tcPr>
          <w:p w14:paraId="139AAEB5" w14:textId="77777777" w:rsidR="00BC65C5" w:rsidRPr="00A561D4" w:rsidRDefault="00BC65C5" w:rsidP="00F94DC0">
            <w:pPr>
              <w:spacing w:line="480" w:lineRule="auto"/>
              <w:rPr>
                <w:rFonts w:asciiTheme="minorHAnsi" w:hAnsiTheme="minorHAnsi" w:cstheme="minorHAnsi"/>
                <w:bCs/>
                <w:sz w:val="22"/>
                <w:szCs w:val="22"/>
              </w:rPr>
            </w:pPr>
            <w:r w:rsidRPr="00A561D4">
              <w:rPr>
                <w:rFonts w:asciiTheme="minorHAnsi" w:hAnsiTheme="minorHAnsi" w:cstheme="minorHAnsi"/>
                <w:bCs/>
                <w:sz w:val="22"/>
                <w:szCs w:val="22"/>
              </w:rPr>
              <w:t>Duration of DFU, months, n (%)</w:t>
            </w:r>
          </w:p>
          <w:p w14:paraId="302CFF31"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lt;6 </w:t>
            </w:r>
          </w:p>
          <w:p w14:paraId="4946BF6F"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7-12 </w:t>
            </w:r>
          </w:p>
          <w:p w14:paraId="3A2AEDDA"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12+ </w:t>
            </w:r>
          </w:p>
        </w:tc>
        <w:tc>
          <w:tcPr>
            <w:tcW w:w="2693" w:type="dxa"/>
          </w:tcPr>
          <w:p w14:paraId="1BF38696" w14:textId="77777777" w:rsidR="00BC65C5" w:rsidRPr="00A561D4" w:rsidRDefault="00BC65C5" w:rsidP="00F94DC0">
            <w:pPr>
              <w:spacing w:line="480" w:lineRule="auto"/>
              <w:jc w:val="center"/>
              <w:rPr>
                <w:rFonts w:asciiTheme="minorHAnsi" w:hAnsiTheme="minorHAnsi" w:cstheme="minorHAnsi"/>
                <w:bCs/>
                <w:sz w:val="22"/>
                <w:szCs w:val="22"/>
              </w:rPr>
            </w:pPr>
          </w:p>
          <w:p w14:paraId="687ED96B"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7 (38.9)</w:t>
            </w:r>
          </w:p>
          <w:p w14:paraId="6567CF29"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 xml:space="preserve">8 (44.4) </w:t>
            </w:r>
          </w:p>
          <w:p w14:paraId="5A834A4F"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3 (16.7)</w:t>
            </w:r>
          </w:p>
        </w:tc>
      </w:tr>
      <w:tr w:rsidR="00BC65C5" w:rsidRPr="00A561D4" w14:paraId="02095E16" w14:textId="77777777" w:rsidTr="00ED1D46">
        <w:tc>
          <w:tcPr>
            <w:tcW w:w="4390" w:type="dxa"/>
          </w:tcPr>
          <w:p w14:paraId="540A119F" w14:textId="3C519458"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N (%) previously treated with offload</w:t>
            </w:r>
            <w:r w:rsidR="0050480C" w:rsidRPr="00A561D4">
              <w:rPr>
                <w:rFonts w:asciiTheme="minorHAnsi" w:hAnsiTheme="minorHAnsi" w:cstheme="minorHAnsi"/>
                <w:bCs/>
                <w:sz w:val="22"/>
                <w:szCs w:val="22"/>
              </w:rPr>
              <w:t>ing</w:t>
            </w:r>
            <w:r w:rsidRPr="00A561D4">
              <w:rPr>
                <w:rFonts w:asciiTheme="minorHAnsi" w:hAnsiTheme="minorHAnsi" w:cstheme="minorHAnsi"/>
                <w:bCs/>
                <w:sz w:val="22"/>
                <w:szCs w:val="22"/>
              </w:rPr>
              <w:t xml:space="preserve"> boot </w:t>
            </w:r>
          </w:p>
        </w:tc>
        <w:tc>
          <w:tcPr>
            <w:tcW w:w="2693" w:type="dxa"/>
          </w:tcPr>
          <w:p w14:paraId="2152D6DB"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8 (44.4)</w:t>
            </w:r>
          </w:p>
        </w:tc>
      </w:tr>
    </w:tbl>
    <w:p w14:paraId="4E1B0A3E" w14:textId="77777777" w:rsidR="008C467E" w:rsidRPr="00A561D4" w:rsidRDefault="008C467E" w:rsidP="00F94DC0">
      <w:pPr>
        <w:spacing w:line="480" w:lineRule="auto"/>
        <w:rPr>
          <w:rFonts w:cstheme="minorHAnsi"/>
          <w:b/>
        </w:rPr>
      </w:pPr>
    </w:p>
    <w:p w14:paraId="3A419AF6" w14:textId="26D4A9AD" w:rsidR="00BC65C5" w:rsidRPr="00A561D4" w:rsidRDefault="003E743D" w:rsidP="00DC51CD">
      <w:pPr>
        <w:rPr>
          <w:rFonts w:cstheme="minorHAnsi"/>
          <w:bCs/>
        </w:rPr>
      </w:pPr>
      <w:r w:rsidRPr="00A561D4">
        <w:rPr>
          <w:rFonts w:cstheme="minorHAnsi"/>
          <w:b/>
        </w:rPr>
        <w:br w:type="page"/>
      </w:r>
      <w:r w:rsidR="00BC65C5" w:rsidRPr="00A561D4">
        <w:rPr>
          <w:rFonts w:cstheme="minorHAnsi"/>
          <w:b/>
        </w:rPr>
        <w:lastRenderedPageBreak/>
        <w:t xml:space="preserve">Table 2: </w:t>
      </w:r>
      <w:bookmarkStart w:id="2" w:name="_Hlk80796965"/>
      <w:r w:rsidR="00BC65C5" w:rsidRPr="00A561D4">
        <w:rPr>
          <w:rFonts w:cstheme="minorHAnsi"/>
          <w:b/>
        </w:rPr>
        <w:t>DFS scores</w:t>
      </w:r>
      <w:r w:rsidRPr="00A561D4">
        <w:rPr>
          <w:rFonts w:cstheme="minorHAnsi"/>
          <w:b/>
        </w:rPr>
        <w:t xml:space="preserve"> over time</w:t>
      </w:r>
      <w:r w:rsidR="00BC65C5" w:rsidRPr="00A561D4">
        <w:rPr>
          <w:rFonts w:cstheme="minorHAnsi"/>
          <w:b/>
        </w:rPr>
        <w:t xml:space="preserve"> </w:t>
      </w:r>
      <w:bookmarkEnd w:id="2"/>
    </w:p>
    <w:tbl>
      <w:tblPr>
        <w:tblStyle w:val="TableGrid"/>
        <w:tblW w:w="10201" w:type="dxa"/>
        <w:tblLayout w:type="fixed"/>
        <w:tblLook w:val="04A0" w:firstRow="1" w:lastRow="0" w:firstColumn="1" w:lastColumn="0" w:noHBand="0" w:noVBand="1"/>
      </w:tblPr>
      <w:tblGrid>
        <w:gridCol w:w="1960"/>
        <w:gridCol w:w="1298"/>
        <w:gridCol w:w="1213"/>
        <w:gridCol w:w="1170"/>
        <w:gridCol w:w="1300"/>
        <w:gridCol w:w="851"/>
        <w:gridCol w:w="1417"/>
        <w:gridCol w:w="992"/>
      </w:tblGrid>
      <w:tr w:rsidR="00BC65C5" w:rsidRPr="00A561D4" w14:paraId="664929C5" w14:textId="77777777" w:rsidTr="00524BB0">
        <w:trPr>
          <w:trHeight w:val="560"/>
        </w:trPr>
        <w:tc>
          <w:tcPr>
            <w:tcW w:w="1960" w:type="dxa"/>
            <w:vMerge w:val="restart"/>
          </w:tcPr>
          <w:p w14:paraId="01E2AAA2" w14:textId="77777777" w:rsidR="00BC65C5" w:rsidRPr="00A561D4" w:rsidRDefault="00BC65C5" w:rsidP="00F94DC0">
            <w:pPr>
              <w:spacing w:line="480" w:lineRule="auto"/>
              <w:rPr>
                <w:rFonts w:asciiTheme="minorHAnsi" w:hAnsiTheme="minorHAnsi" w:cstheme="minorHAnsi"/>
                <w:bCs/>
                <w:sz w:val="22"/>
                <w:szCs w:val="22"/>
              </w:rPr>
            </w:pPr>
          </w:p>
          <w:p w14:paraId="6FB8C577" w14:textId="58CFC26A" w:rsidR="00BC65C5" w:rsidRPr="00A561D4" w:rsidRDefault="00DF060B" w:rsidP="00F94DC0">
            <w:pPr>
              <w:spacing w:line="480" w:lineRule="auto"/>
              <w:rPr>
                <w:rFonts w:asciiTheme="minorHAnsi" w:hAnsiTheme="minorHAnsi" w:cstheme="minorHAnsi"/>
                <w:bCs/>
                <w:sz w:val="22"/>
                <w:szCs w:val="22"/>
              </w:rPr>
            </w:pPr>
            <w:r w:rsidRPr="00A561D4">
              <w:rPr>
                <w:rFonts w:asciiTheme="minorHAnsi" w:hAnsiTheme="minorHAnsi" w:cstheme="minorHAnsi"/>
                <w:b/>
                <w:sz w:val="22"/>
                <w:szCs w:val="22"/>
              </w:rPr>
              <w:t>DFS Domain</w:t>
            </w:r>
          </w:p>
        </w:tc>
        <w:tc>
          <w:tcPr>
            <w:tcW w:w="1298" w:type="dxa"/>
          </w:tcPr>
          <w:p w14:paraId="1E7C646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Baseline </w:t>
            </w:r>
          </w:p>
          <w:p w14:paraId="2524FC9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n=18 </w:t>
            </w:r>
          </w:p>
        </w:tc>
        <w:tc>
          <w:tcPr>
            <w:tcW w:w="1213" w:type="dxa"/>
          </w:tcPr>
          <w:p w14:paraId="16FA1A26"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 weeks</w:t>
            </w:r>
          </w:p>
          <w:p w14:paraId="13C9E49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n=18</w:t>
            </w:r>
          </w:p>
        </w:tc>
        <w:tc>
          <w:tcPr>
            <w:tcW w:w="1170" w:type="dxa"/>
          </w:tcPr>
          <w:p w14:paraId="43545FC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 weeks</w:t>
            </w:r>
          </w:p>
          <w:p w14:paraId="16EC5CF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n=18</w:t>
            </w:r>
          </w:p>
        </w:tc>
        <w:tc>
          <w:tcPr>
            <w:tcW w:w="2151" w:type="dxa"/>
            <w:gridSpan w:val="2"/>
          </w:tcPr>
          <w:p w14:paraId="04B6741A" w14:textId="7EE1EFEB"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Baseline to 3 weeks</w:t>
            </w:r>
            <w:r w:rsidR="00B0570B" w:rsidRPr="00A561D4">
              <w:rPr>
                <w:rFonts w:asciiTheme="minorHAnsi" w:hAnsiTheme="minorHAnsi" w:cstheme="minorHAnsi"/>
                <w:sz w:val="22"/>
                <w:szCs w:val="22"/>
              </w:rPr>
              <w:t>†</w:t>
            </w:r>
          </w:p>
          <w:p w14:paraId="6690C829" w14:textId="77777777" w:rsidR="00BC65C5" w:rsidRPr="00A561D4" w:rsidRDefault="00BC65C5" w:rsidP="00F94DC0">
            <w:pPr>
              <w:spacing w:line="480" w:lineRule="auto"/>
              <w:jc w:val="center"/>
              <w:rPr>
                <w:rFonts w:asciiTheme="minorHAnsi" w:hAnsiTheme="minorHAnsi" w:cstheme="minorHAnsi"/>
                <w:sz w:val="22"/>
                <w:szCs w:val="22"/>
              </w:rPr>
            </w:pPr>
          </w:p>
        </w:tc>
        <w:tc>
          <w:tcPr>
            <w:tcW w:w="2409" w:type="dxa"/>
            <w:gridSpan w:val="2"/>
          </w:tcPr>
          <w:p w14:paraId="5B5BA802" w14:textId="3CBE0554"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Baseline to 6 weeks</w:t>
            </w:r>
            <w:r w:rsidR="00B0570B" w:rsidRPr="00A561D4">
              <w:rPr>
                <w:rFonts w:asciiTheme="minorHAnsi" w:hAnsiTheme="minorHAnsi" w:cstheme="minorHAnsi"/>
                <w:sz w:val="22"/>
                <w:szCs w:val="22"/>
              </w:rPr>
              <w:t>†</w:t>
            </w:r>
            <w:r w:rsidRPr="00A561D4">
              <w:rPr>
                <w:rFonts w:asciiTheme="minorHAnsi" w:hAnsiTheme="minorHAnsi" w:cstheme="minorHAnsi"/>
                <w:sz w:val="22"/>
                <w:szCs w:val="22"/>
              </w:rPr>
              <w:t xml:space="preserve"> </w:t>
            </w:r>
          </w:p>
        </w:tc>
      </w:tr>
      <w:tr w:rsidR="00DF060B" w:rsidRPr="00A561D4" w14:paraId="321C0BB7" w14:textId="77777777" w:rsidTr="00524BB0">
        <w:trPr>
          <w:trHeight w:val="485"/>
        </w:trPr>
        <w:tc>
          <w:tcPr>
            <w:tcW w:w="1960" w:type="dxa"/>
            <w:vMerge/>
          </w:tcPr>
          <w:p w14:paraId="1FD44AA0" w14:textId="77777777" w:rsidR="00DF060B" w:rsidRPr="00A561D4" w:rsidRDefault="00DF060B" w:rsidP="00F94DC0">
            <w:pPr>
              <w:spacing w:line="480" w:lineRule="auto"/>
              <w:rPr>
                <w:rFonts w:asciiTheme="minorHAnsi" w:hAnsiTheme="minorHAnsi" w:cstheme="minorHAnsi"/>
                <w:bCs/>
                <w:sz w:val="22"/>
                <w:szCs w:val="22"/>
              </w:rPr>
            </w:pPr>
          </w:p>
        </w:tc>
        <w:tc>
          <w:tcPr>
            <w:tcW w:w="1298" w:type="dxa"/>
          </w:tcPr>
          <w:p w14:paraId="4729BB9F" w14:textId="77777777"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Mean (SD)</w:t>
            </w:r>
          </w:p>
          <w:p w14:paraId="5C6B5F74" w14:textId="270FA3CC"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 [missing]</w:t>
            </w:r>
          </w:p>
        </w:tc>
        <w:tc>
          <w:tcPr>
            <w:tcW w:w="1213" w:type="dxa"/>
          </w:tcPr>
          <w:p w14:paraId="1E39D277" w14:textId="1E0B8534"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Mean (SD) [missing]</w:t>
            </w:r>
          </w:p>
        </w:tc>
        <w:tc>
          <w:tcPr>
            <w:tcW w:w="1170" w:type="dxa"/>
          </w:tcPr>
          <w:p w14:paraId="2B4BD33B" w14:textId="3B01E94B"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Mean (SD) [missing]</w:t>
            </w:r>
          </w:p>
        </w:tc>
        <w:tc>
          <w:tcPr>
            <w:tcW w:w="1300" w:type="dxa"/>
          </w:tcPr>
          <w:p w14:paraId="535FAE13" w14:textId="77777777"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MD (95% CI*) </w:t>
            </w:r>
          </w:p>
          <w:p w14:paraId="10E4833A" w14:textId="77777777" w:rsidR="00DF060B" w:rsidRPr="00A561D4" w:rsidRDefault="00DF060B" w:rsidP="00F94DC0">
            <w:pPr>
              <w:spacing w:line="480" w:lineRule="auto"/>
              <w:jc w:val="center"/>
              <w:rPr>
                <w:rFonts w:asciiTheme="minorHAnsi" w:hAnsiTheme="minorHAnsi" w:cstheme="minorHAnsi"/>
                <w:sz w:val="22"/>
                <w:szCs w:val="22"/>
              </w:rPr>
            </w:pPr>
          </w:p>
        </w:tc>
        <w:tc>
          <w:tcPr>
            <w:tcW w:w="851" w:type="dxa"/>
          </w:tcPr>
          <w:p w14:paraId="298AF28E" w14:textId="2ED61E98"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P value</w:t>
            </w:r>
          </w:p>
        </w:tc>
        <w:tc>
          <w:tcPr>
            <w:tcW w:w="1417" w:type="dxa"/>
          </w:tcPr>
          <w:p w14:paraId="7C6C64A7" w14:textId="77777777"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MD (95% CI*) </w:t>
            </w:r>
          </w:p>
          <w:p w14:paraId="481CC6EA" w14:textId="655E5DDE"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 </w:t>
            </w:r>
          </w:p>
        </w:tc>
        <w:tc>
          <w:tcPr>
            <w:tcW w:w="992" w:type="dxa"/>
          </w:tcPr>
          <w:p w14:paraId="1307ED01" w14:textId="7864F475"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P value </w:t>
            </w:r>
          </w:p>
        </w:tc>
      </w:tr>
      <w:tr w:rsidR="00BC65C5" w:rsidRPr="00A561D4" w14:paraId="1F04EDCC" w14:textId="77777777" w:rsidTr="00524BB0">
        <w:trPr>
          <w:trHeight w:val="429"/>
        </w:trPr>
        <w:tc>
          <w:tcPr>
            <w:tcW w:w="1960" w:type="dxa"/>
          </w:tcPr>
          <w:p w14:paraId="3FEC7BD3"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Leisure </w:t>
            </w:r>
          </w:p>
        </w:tc>
        <w:tc>
          <w:tcPr>
            <w:tcW w:w="1298" w:type="dxa"/>
          </w:tcPr>
          <w:p w14:paraId="6E5716C8"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sz w:val="22"/>
                <w:szCs w:val="22"/>
              </w:rPr>
              <w:t>76.9 (18.8) [0]</w:t>
            </w:r>
          </w:p>
        </w:tc>
        <w:tc>
          <w:tcPr>
            <w:tcW w:w="1213" w:type="dxa"/>
          </w:tcPr>
          <w:p w14:paraId="1E11DB4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78.9 (21.1) [3]</w:t>
            </w:r>
          </w:p>
        </w:tc>
        <w:tc>
          <w:tcPr>
            <w:tcW w:w="1170" w:type="dxa"/>
          </w:tcPr>
          <w:p w14:paraId="2E16574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81.4 (21.8) [4]</w:t>
            </w:r>
          </w:p>
        </w:tc>
        <w:tc>
          <w:tcPr>
            <w:tcW w:w="1300" w:type="dxa"/>
          </w:tcPr>
          <w:p w14:paraId="2A1E73B7"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2.4 (-11.3, 16.1)</w:t>
            </w:r>
          </w:p>
        </w:tc>
        <w:tc>
          <w:tcPr>
            <w:tcW w:w="851" w:type="dxa"/>
          </w:tcPr>
          <w:p w14:paraId="6D4A0D2B"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0.71</w:t>
            </w:r>
          </w:p>
        </w:tc>
        <w:tc>
          <w:tcPr>
            <w:tcW w:w="1417" w:type="dxa"/>
          </w:tcPr>
          <w:p w14:paraId="4CE814B8"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6 (-15.0, 13.8)</w:t>
            </w:r>
          </w:p>
        </w:tc>
        <w:tc>
          <w:tcPr>
            <w:tcW w:w="992" w:type="dxa"/>
          </w:tcPr>
          <w:p w14:paraId="7E6FB879"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93</w:t>
            </w:r>
          </w:p>
        </w:tc>
      </w:tr>
      <w:tr w:rsidR="00BC65C5" w:rsidRPr="00A561D4" w14:paraId="5BA6D3D9" w14:textId="77777777" w:rsidTr="00524BB0">
        <w:trPr>
          <w:trHeight w:val="417"/>
        </w:trPr>
        <w:tc>
          <w:tcPr>
            <w:tcW w:w="1960" w:type="dxa"/>
          </w:tcPr>
          <w:p w14:paraId="1B237E0F"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Physical health </w:t>
            </w:r>
          </w:p>
        </w:tc>
        <w:tc>
          <w:tcPr>
            <w:tcW w:w="1298" w:type="dxa"/>
          </w:tcPr>
          <w:p w14:paraId="3BA7BBD9" w14:textId="77777777"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sz w:val="22"/>
                <w:szCs w:val="22"/>
              </w:rPr>
              <w:t>62.5 (20.9) [1]</w:t>
            </w:r>
          </w:p>
        </w:tc>
        <w:tc>
          <w:tcPr>
            <w:tcW w:w="1213" w:type="dxa"/>
          </w:tcPr>
          <w:p w14:paraId="2CDE48B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6.9 (18.9) [4]</w:t>
            </w:r>
          </w:p>
        </w:tc>
        <w:tc>
          <w:tcPr>
            <w:tcW w:w="1170" w:type="dxa"/>
          </w:tcPr>
          <w:p w14:paraId="6698D9B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5.0 (22.7) [8]</w:t>
            </w:r>
          </w:p>
        </w:tc>
        <w:tc>
          <w:tcPr>
            <w:tcW w:w="1300" w:type="dxa"/>
          </w:tcPr>
          <w:p w14:paraId="10E43824"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 xml:space="preserve">4.6 (-7.8, 17.0) </w:t>
            </w:r>
          </w:p>
        </w:tc>
        <w:tc>
          <w:tcPr>
            <w:tcW w:w="851" w:type="dxa"/>
          </w:tcPr>
          <w:p w14:paraId="1E4A7294"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0.43</w:t>
            </w:r>
          </w:p>
        </w:tc>
        <w:tc>
          <w:tcPr>
            <w:tcW w:w="1417" w:type="dxa"/>
          </w:tcPr>
          <w:p w14:paraId="291A65C5"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3 (-7.0, 13.7)</w:t>
            </w:r>
          </w:p>
        </w:tc>
        <w:tc>
          <w:tcPr>
            <w:tcW w:w="992" w:type="dxa"/>
          </w:tcPr>
          <w:p w14:paraId="74BEED69"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49</w:t>
            </w:r>
          </w:p>
        </w:tc>
      </w:tr>
      <w:tr w:rsidR="00BC65C5" w:rsidRPr="00A561D4" w14:paraId="4705456C" w14:textId="77777777" w:rsidTr="00524BB0">
        <w:trPr>
          <w:trHeight w:val="417"/>
        </w:trPr>
        <w:tc>
          <w:tcPr>
            <w:tcW w:w="1960" w:type="dxa"/>
          </w:tcPr>
          <w:p w14:paraId="2A1A0BAB"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Daily activities</w:t>
            </w:r>
          </w:p>
        </w:tc>
        <w:tc>
          <w:tcPr>
            <w:tcW w:w="1298" w:type="dxa"/>
          </w:tcPr>
          <w:p w14:paraId="443E5ECF" w14:textId="37F491A6" w:rsidR="00BC65C5" w:rsidRPr="00A561D4" w:rsidRDefault="00BC65C5"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sz w:val="22"/>
                <w:szCs w:val="22"/>
              </w:rPr>
              <w:t>68.</w:t>
            </w:r>
            <w:r w:rsidR="000921CF" w:rsidRPr="00A561D4">
              <w:rPr>
                <w:rFonts w:asciiTheme="minorHAnsi" w:hAnsiTheme="minorHAnsi" w:cstheme="minorHAnsi"/>
                <w:sz w:val="22"/>
                <w:szCs w:val="22"/>
              </w:rPr>
              <w:t>1</w:t>
            </w:r>
            <w:r w:rsidRPr="00A561D4">
              <w:rPr>
                <w:rFonts w:asciiTheme="minorHAnsi" w:hAnsiTheme="minorHAnsi" w:cstheme="minorHAnsi"/>
                <w:sz w:val="22"/>
                <w:szCs w:val="22"/>
              </w:rPr>
              <w:t xml:space="preserve"> (20.0) [0]</w:t>
            </w:r>
          </w:p>
        </w:tc>
        <w:tc>
          <w:tcPr>
            <w:tcW w:w="1213" w:type="dxa"/>
          </w:tcPr>
          <w:p w14:paraId="27C8142D"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77.4 (16.5) [4]</w:t>
            </w:r>
          </w:p>
        </w:tc>
        <w:tc>
          <w:tcPr>
            <w:tcW w:w="1170" w:type="dxa"/>
          </w:tcPr>
          <w:p w14:paraId="41BAC82E"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76.9 (11.3) [4]</w:t>
            </w:r>
          </w:p>
        </w:tc>
        <w:tc>
          <w:tcPr>
            <w:tcW w:w="1300" w:type="dxa"/>
          </w:tcPr>
          <w:p w14:paraId="359E71A4"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5.2 (-14.8, 4.3)</w:t>
            </w:r>
          </w:p>
        </w:tc>
        <w:tc>
          <w:tcPr>
            <w:tcW w:w="851" w:type="dxa"/>
          </w:tcPr>
          <w:p w14:paraId="1A7A6DC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0.27</w:t>
            </w:r>
          </w:p>
        </w:tc>
        <w:tc>
          <w:tcPr>
            <w:tcW w:w="1417" w:type="dxa"/>
          </w:tcPr>
          <w:p w14:paraId="65D16266"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4.8 (-13.0, 3.5)</w:t>
            </w:r>
          </w:p>
        </w:tc>
        <w:tc>
          <w:tcPr>
            <w:tcW w:w="992" w:type="dxa"/>
          </w:tcPr>
          <w:p w14:paraId="2CB8C25D"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24</w:t>
            </w:r>
          </w:p>
        </w:tc>
      </w:tr>
      <w:tr w:rsidR="00BC65C5" w:rsidRPr="00A561D4" w14:paraId="18528537" w14:textId="77777777" w:rsidTr="00524BB0">
        <w:trPr>
          <w:trHeight w:val="429"/>
        </w:trPr>
        <w:tc>
          <w:tcPr>
            <w:tcW w:w="1960" w:type="dxa"/>
          </w:tcPr>
          <w:p w14:paraId="30451FB2"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Emotions</w:t>
            </w:r>
          </w:p>
        </w:tc>
        <w:tc>
          <w:tcPr>
            <w:tcW w:w="1298" w:type="dxa"/>
          </w:tcPr>
          <w:p w14:paraId="66DDB2D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71.7 (16.0) [4]</w:t>
            </w:r>
          </w:p>
        </w:tc>
        <w:tc>
          <w:tcPr>
            <w:tcW w:w="1213" w:type="dxa"/>
          </w:tcPr>
          <w:p w14:paraId="62241297"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5.3 (20.2) [3]</w:t>
            </w:r>
          </w:p>
        </w:tc>
        <w:tc>
          <w:tcPr>
            <w:tcW w:w="1170" w:type="dxa"/>
          </w:tcPr>
          <w:p w14:paraId="1CEA152E"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3.9 (20.0) [5]</w:t>
            </w:r>
          </w:p>
        </w:tc>
        <w:tc>
          <w:tcPr>
            <w:tcW w:w="1300" w:type="dxa"/>
          </w:tcPr>
          <w:p w14:paraId="5B3B55E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3.3 (-6.3, 13.0)</w:t>
            </w:r>
          </w:p>
        </w:tc>
        <w:tc>
          <w:tcPr>
            <w:tcW w:w="851" w:type="dxa"/>
          </w:tcPr>
          <w:p w14:paraId="0E5AA695"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0.46</w:t>
            </w:r>
          </w:p>
        </w:tc>
        <w:tc>
          <w:tcPr>
            <w:tcW w:w="1417" w:type="dxa"/>
          </w:tcPr>
          <w:p w14:paraId="46B54FA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5 (-5.5, 18.4)</w:t>
            </w:r>
          </w:p>
        </w:tc>
        <w:tc>
          <w:tcPr>
            <w:tcW w:w="992" w:type="dxa"/>
          </w:tcPr>
          <w:p w14:paraId="34BED73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25</w:t>
            </w:r>
          </w:p>
        </w:tc>
      </w:tr>
      <w:tr w:rsidR="00BC65C5" w:rsidRPr="00A561D4" w14:paraId="7A637BE3" w14:textId="77777777" w:rsidTr="00524BB0">
        <w:trPr>
          <w:trHeight w:val="417"/>
        </w:trPr>
        <w:tc>
          <w:tcPr>
            <w:tcW w:w="1960" w:type="dxa"/>
          </w:tcPr>
          <w:p w14:paraId="30CD3F9C" w14:textId="77777777" w:rsidR="00BC65C5" w:rsidRPr="00A561D4" w:rsidRDefault="00BC65C5" w:rsidP="00F94DC0">
            <w:pPr>
              <w:spacing w:line="480" w:lineRule="auto"/>
              <w:jc w:val="right"/>
              <w:rPr>
                <w:rFonts w:asciiTheme="minorHAnsi" w:hAnsiTheme="minorHAnsi" w:cstheme="minorHAnsi"/>
                <w:bCs/>
                <w:sz w:val="22"/>
                <w:szCs w:val="22"/>
              </w:rPr>
            </w:pPr>
            <w:bookmarkStart w:id="3" w:name="_Hlk80800582"/>
            <w:r w:rsidRPr="00A561D4">
              <w:rPr>
                <w:rFonts w:asciiTheme="minorHAnsi" w:hAnsiTheme="minorHAnsi" w:cstheme="minorHAnsi"/>
                <w:bCs/>
                <w:sz w:val="22"/>
                <w:szCs w:val="22"/>
              </w:rPr>
              <w:t xml:space="preserve">Non-compliance </w:t>
            </w:r>
          </w:p>
        </w:tc>
        <w:tc>
          <w:tcPr>
            <w:tcW w:w="1298" w:type="dxa"/>
          </w:tcPr>
          <w:p w14:paraId="4D0E1917"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43.5 (17.7) [1]</w:t>
            </w:r>
          </w:p>
        </w:tc>
        <w:tc>
          <w:tcPr>
            <w:tcW w:w="1213" w:type="dxa"/>
          </w:tcPr>
          <w:p w14:paraId="30E563E5"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4.6 (9.7) [5]</w:t>
            </w:r>
          </w:p>
        </w:tc>
        <w:tc>
          <w:tcPr>
            <w:tcW w:w="1170" w:type="dxa"/>
          </w:tcPr>
          <w:p w14:paraId="6B36082E"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6.9 (11.1) [5]</w:t>
            </w:r>
          </w:p>
        </w:tc>
        <w:tc>
          <w:tcPr>
            <w:tcW w:w="1300" w:type="dxa"/>
          </w:tcPr>
          <w:p w14:paraId="12E4AB3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12.5 (-0.2, 25.2)</w:t>
            </w:r>
          </w:p>
        </w:tc>
        <w:tc>
          <w:tcPr>
            <w:tcW w:w="851" w:type="dxa"/>
          </w:tcPr>
          <w:p w14:paraId="698878F3" w14:textId="77777777" w:rsidR="00BC65C5" w:rsidRPr="00A561D4" w:rsidRDefault="00BC65C5" w:rsidP="00F94DC0">
            <w:pPr>
              <w:spacing w:line="480" w:lineRule="auto"/>
              <w:jc w:val="center"/>
              <w:rPr>
                <w:rFonts w:asciiTheme="minorHAnsi" w:hAnsiTheme="minorHAnsi" w:cstheme="minorHAnsi"/>
                <w:b/>
                <w:bCs/>
                <w:sz w:val="22"/>
                <w:szCs w:val="22"/>
              </w:rPr>
            </w:pPr>
            <w:r w:rsidRPr="00A561D4">
              <w:rPr>
                <w:rFonts w:asciiTheme="minorHAnsi" w:eastAsia="Calibri" w:hAnsiTheme="minorHAnsi" w:cstheme="minorHAnsi"/>
                <w:b/>
                <w:bCs/>
                <w:sz w:val="22"/>
                <w:szCs w:val="22"/>
              </w:rPr>
              <w:t>0.05</w:t>
            </w:r>
          </w:p>
        </w:tc>
        <w:tc>
          <w:tcPr>
            <w:tcW w:w="1417" w:type="dxa"/>
          </w:tcPr>
          <w:p w14:paraId="3394EFAC"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0.8 (-5.1, 26.7)</w:t>
            </w:r>
          </w:p>
        </w:tc>
        <w:tc>
          <w:tcPr>
            <w:tcW w:w="992" w:type="dxa"/>
          </w:tcPr>
          <w:p w14:paraId="73BB7AD0"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16</w:t>
            </w:r>
          </w:p>
        </w:tc>
      </w:tr>
      <w:bookmarkEnd w:id="3"/>
      <w:tr w:rsidR="00BC65C5" w:rsidRPr="00A561D4" w14:paraId="4B6407E7" w14:textId="77777777" w:rsidTr="00524BB0">
        <w:trPr>
          <w:trHeight w:val="417"/>
        </w:trPr>
        <w:tc>
          <w:tcPr>
            <w:tcW w:w="1960" w:type="dxa"/>
          </w:tcPr>
          <w:p w14:paraId="5594BD42"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Family </w:t>
            </w:r>
          </w:p>
        </w:tc>
        <w:tc>
          <w:tcPr>
            <w:tcW w:w="1298" w:type="dxa"/>
          </w:tcPr>
          <w:p w14:paraId="462D6850"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42.2 (19.9) [0]</w:t>
            </w:r>
          </w:p>
        </w:tc>
        <w:tc>
          <w:tcPr>
            <w:tcW w:w="1213" w:type="dxa"/>
          </w:tcPr>
          <w:p w14:paraId="5707AF0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8.4 (20.6) [3]</w:t>
            </w:r>
          </w:p>
        </w:tc>
        <w:tc>
          <w:tcPr>
            <w:tcW w:w="1170" w:type="dxa"/>
          </w:tcPr>
          <w:p w14:paraId="5CD1D9C9"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40.9 (23.3) [4]</w:t>
            </w:r>
          </w:p>
        </w:tc>
        <w:tc>
          <w:tcPr>
            <w:tcW w:w="1300" w:type="dxa"/>
          </w:tcPr>
          <w:p w14:paraId="799CC9BC"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6.7 (-3.4, 16.7)</w:t>
            </w:r>
          </w:p>
        </w:tc>
        <w:tc>
          <w:tcPr>
            <w:tcW w:w="851" w:type="dxa"/>
          </w:tcPr>
          <w:p w14:paraId="0EF429B6"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0.18</w:t>
            </w:r>
          </w:p>
        </w:tc>
        <w:tc>
          <w:tcPr>
            <w:tcW w:w="1417" w:type="dxa"/>
          </w:tcPr>
          <w:p w14:paraId="47F0DAB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4.0 (-6.6, 14.6)</w:t>
            </w:r>
          </w:p>
        </w:tc>
        <w:tc>
          <w:tcPr>
            <w:tcW w:w="992" w:type="dxa"/>
          </w:tcPr>
          <w:p w14:paraId="7E02C59D"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43</w:t>
            </w:r>
          </w:p>
        </w:tc>
      </w:tr>
      <w:tr w:rsidR="00BC65C5" w:rsidRPr="00A561D4" w14:paraId="57ED1378" w14:textId="77777777" w:rsidTr="00524BB0">
        <w:trPr>
          <w:trHeight w:val="429"/>
        </w:trPr>
        <w:tc>
          <w:tcPr>
            <w:tcW w:w="1960" w:type="dxa"/>
          </w:tcPr>
          <w:p w14:paraId="57900A19"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 xml:space="preserve">Friends </w:t>
            </w:r>
          </w:p>
        </w:tc>
        <w:tc>
          <w:tcPr>
            <w:tcW w:w="1298" w:type="dxa"/>
          </w:tcPr>
          <w:p w14:paraId="4BE05179"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0.4 (26.3) [0]</w:t>
            </w:r>
          </w:p>
        </w:tc>
        <w:tc>
          <w:tcPr>
            <w:tcW w:w="1213" w:type="dxa"/>
          </w:tcPr>
          <w:p w14:paraId="77A27A7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6.5 (18.0) [3]</w:t>
            </w:r>
          </w:p>
        </w:tc>
        <w:tc>
          <w:tcPr>
            <w:tcW w:w="1170" w:type="dxa"/>
          </w:tcPr>
          <w:p w14:paraId="2F418D4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6.6 (22.2) [4]</w:t>
            </w:r>
          </w:p>
        </w:tc>
        <w:tc>
          <w:tcPr>
            <w:tcW w:w="1300" w:type="dxa"/>
          </w:tcPr>
          <w:p w14:paraId="00D50F65"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3.5 (-8.9, 15.8)</w:t>
            </w:r>
          </w:p>
        </w:tc>
        <w:tc>
          <w:tcPr>
            <w:tcW w:w="851" w:type="dxa"/>
          </w:tcPr>
          <w:p w14:paraId="08BC572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0.56</w:t>
            </w:r>
          </w:p>
        </w:tc>
        <w:tc>
          <w:tcPr>
            <w:tcW w:w="1417" w:type="dxa"/>
          </w:tcPr>
          <w:p w14:paraId="3C69501C"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8.3 (-5.1, 21.7)</w:t>
            </w:r>
          </w:p>
        </w:tc>
        <w:tc>
          <w:tcPr>
            <w:tcW w:w="992" w:type="dxa"/>
          </w:tcPr>
          <w:p w14:paraId="2F3323B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20</w:t>
            </w:r>
          </w:p>
        </w:tc>
      </w:tr>
      <w:tr w:rsidR="00BC65C5" w:rsidRPr="00A561D4" w14:paraId="6319DDF5" w14:textId="77777777" w:rsidTr="00524BB0">
        <w:trPr>
          <w:trHeight w:val="417"/>
        </w:trPr>
        <w:tc>
          <w:tcPr>
            <w:tcW w:w="1960" w:type="dxa"/>
          </w:tcPr>
          <w:p w14:paraId="3D10B816"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Treatment</w:t>
            </w:r>
          </w:p>
        </w:tc>
        <w:tc>
          <w:tcPr>
            <w:tcW w:w="1298" w:type="dxa"/>
          </w:tcPr>
          <w:p w14:paraId="4573077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3.1 (20.7) [0]</w:t>
            </w:r>
          </w:p>
        </w:tc>
        <w:tc>
          <w:tcPr>
            <w:tcW w:w="1213" w:type="dxa"/>
          </w:tcPr>
          <w:p w14:paraId="68F3755E"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4.2 (23.7) [5]</w:t>
            </w:r>
          </w:p>
        </w:tc>
        <w:tc>
          <w:tcPr>
            <w:tcW w:w="1170" w:type="dxa"/>
          </w:tcPr>
          <w:p w14:paraId="5EEA760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6.4 (19.8) [4]</w:t>
            </w:r>
          </w:p>
        </w:tc>
        <w:tc>
          <w:tcPr>
            <w:tcW w:w="1300" w:type="dxa"/>
          </w:tcPr>
          <w:p w14:paraId="63BE02E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7.7 (-14.5, 29.9)</w:t>
            </w:r>
          </w:p>
        </w:tc>
        <w:tc>
          <w:tcPr>
            <w:tcW w:w="851" w:type="dxa"/>
          </w:tcPr>
          <w:p w14:paraId="0B82C33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0.47</w:t>
            </w:r>
          </w:p>
        </w:tc>
        <w:tc>
          <w:tcPr>
            <w:tcW w:w="1417" w:type="dxa"/>
          </w:tcPr>
          <w:p w14:paraId="3287162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8.9 (-4.1, 22.0)</w:t>
            </w:r>
          </w:p>
        </w:tc>
        <w:tc>
          <w:tcPr>
            <w:tcW w:w="992" w:type="dxa"/>
          </w:tcPr>
          <w:p w14:paraId="0368B5F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16</w:t>
            </w:r>
          </w:p>
        </w:tc>
      </w:tr>
      <w:tr w:rsidR="00BC65C5" w:rsidRPr="00A561D4" w14:paraId="02FFEC52" w14:textId="77777777" w:rsidTr="00524BB0">
        <w:trPr>
          <w:trHeight w:val="417"/>
        </w:trPr>
        <w:tc>
          <w:tcPr>
            <w:tcW w:w="1960" w:type="dxa"/>
          </w:tcPr>
          <w:p w14:paraId="7264EB4C"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t>Satisfaction</w:t>
            </w:r>
          </w:p>
        </w:tc>
        <w:tc>
          <w:tcPr>
            <w:tcW w:w="1298" w:type="dxa"/>
          </w:tcPr>
          <w:p w14:paraId="24A3C70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93.8 (12.0) [2]</w:t>
            </w:r>
          </w:p>
        </w:tc>
        <w:tc>
          <w:tcPr>
            <w:tcW w:w="1213" w:type="dxa"/>
          </w:tcPr>
          <w:p w14:paraId="3A16701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00.0 (0) [8]</w:t>
            </w:r>
          </w:p>
        </w:tc>
        <w:tc>
          <w:tcPr>
            <w:tcW w:w="1170" w:type="dxa"/>
          </w:tcPr>
          <w:p w14:paraId="09D61BF0"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98.3 (5.8) [6]</w:t>
            </w:r>
          </w:p>
        </w:tc>
        <w:tc>
          <w:tcPr>
            <w:tcW w:w="1300" w:type="dxa"/>
          </w:tcPr>
          <w:p w14:paraId="75FA7EE8"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6.0 (-12.90.9)</w:t>
            </w:r>
          </w:p>
        </w:tc>
        <w:tc>
          <w:tcPr>
            <w:tcW w:w="851" w:type="dxa"/>
          </w:tcPr>
          <w:p w14:paraId="25E3776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0.08</w:t>
            </w:r>
          </w:p>
        </w:tc>
        <w:tc>
          <w:tcPr>
            <w:tcW w:w="1417" w:type="dxa"/>
          </w:tcPr>
          <w:p w14:paraId="226789B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6 (-9.1, 1.8)</w:t>
            </w:r>
          </w:p>
        </w:tc>
        <w:tc>
          <w:tcPr>
            <w:tcW w:w="992" w:type="dxa"/>
          </w:tcPr>
          <w:p w14:paraId="791A5A1C"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17</w:t>
            </w:r>
          </w:p>
        </w:tc>
      </w:tr>
      <w:tr w:rsidR="00BC65C5" w:rsidRPr="00A561D4" w14:paraId="180BD72A" w14:textId="77777777" w:rsidTr="00524BB0">
        <w:trPr>
          <w:trHeight w:val="429"/>
        </w:trPr>
        <w:tc>
          <w:tcPr>
            <w:tcW w:w="1960" w:type="dxa"/>
          </w:tcPr>
          <w:p w14:paraId="2F19BAEA" w14:textId="77777777" w:rsidR="00BC65C5" w:rsidRPr="00A561D4" w:rsidRDefault="00BC65C5" w:rsidP="00F94DC0">
            <w:pPr>
              <w:spacing w:line="480" w:lineRule="auto"/>
              <w:jc w:val="right"/>
              <w:rPr>
                <w:rFonts w:asciiTheme="minorHAnsi" w:hAnsiTheme="minorHAnsi" w:cstheme="minorHAnsi"/>
                <w:bCs/>
                <w:sz w:val="22"/>
                <w:szCs w:val="22"/>
              </w:rPr>
            </w:pPr>
            <w:r w:rsidRPr="00A561D4">
              <w:rPr>
                <w:rFonts w:asciiTheme="minorHAnsi" w:hAnsiTheme="minorHAnsi" w:cstheme="minorHAnsi"/>
                <w:bCs/>
                <w:sz w:val="22"/>
                <w:szCs w:val="22"/>
              </w:rPr>
              <w:lastRenderedPageBreak/>
              <w:t>Positive attitude</w:t>
            </w:r>
          </w:p>
        </w:tc>
        <w:tc>
          <w:tcPr>
            <w:tcW w:w="1298" w:type="dxa"/>
          </w:tcPr>
          <w:p w14:paraId="09247489"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5.2 (20.0) [1]</w:t>
            </w:r>
          </w:p>
        </w:tc>
        <w:tc>
          <w:tcPr>
            <w:tcW w:w="1213" w:type="dxa"/>
          </w:tcPr>
          <w:p w14:paraId="569767DC"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2.9 (14.7) [4]</w:t>
            </w:r>
          </w:p>
        </w:tc>
        <w:tc>
          <w:tcPr>
            <w:tcW w:w="1170" w:type="dxa"/>
          </w:tcPr>
          <w:p w14:paraId="097856B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7.7 (15.2) [5]</w:t>
            </w:r>
          </w:p>
        </w:tc>
        <w:tc>
          <w:tcPr>
            <w:tcW w:w="1300" w:type="dxa"/>
          </w:tcPr>
          <w:p w14:paraId="68A269C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4.0 (-5.4, 13.4)</w:t>
            </w:r>
          </w:p>
        </w:tc>
        <w:tc>
          <w:tcPr>
            <w:tcW w:w="851" w:type="dxa"/>
          </w:tcPr>
          <w:p w14:paraId="39C05726"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0.37</w:t>
            </w:r>
          </w:p>
        </w:tc>
        <w:tc>
          <w:tcPr>
            <w:tcW w:w="1417" w:type="dxa"/>
          </w:tcPr>
          <w:p w14:paraId="22DC299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9 (-15.9, 12.2)</w:t>
            </w:r>
          </w:p>
        </w:tc>
        <w:tc>
          <w:tcPr>
            <w:tcW w:w="992" w:type="dxa"/>
          </w:tcPr>
          <w:p w14:paraId="7333749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78</w:t>
            </w:r>
          </w:p>
        </w:tc>
      </w:tr>
      <w:tr w:rsidR="00BC65C5" w:rsidRPr="00A561D4" w14:paraId="5977A280" w14:textId="77777777" w:rsidTr="00524BB0">
        <w:trPr>
          <w:trHeight w:val="417"/>
        </w:trPr>
        <w:tc>
          <w:tcPr>
            <w:tcW w:w="1960" w:type="dxa"/>
          </w:tcPr>
          <w:p w14:paraId="194A1CBC" w14:textId="77777777" w:rsidR="00BC65C5" w:rsidRPr="00A561D4" w:rsidRDefault="00BC65C5" w:rsidP="00F94DC0">
            <w:pPr>
              <w:spacing w:line="480" w:lineRule="auto"/>
              <w:jc w:val="right"/>
              <w:rPr>
                <w:rFonts w:asciiTheme="minorHAnsi" w:hAnsiTheme="minorHAnsi" w:cstheme="minorHAnsi"/>
                <w:bCs/>
                <w:sz w:val="22"/>
                <w:szCs w:val="22"/>
              </w:rPr>
            </w:pPr>
            <w:bookmarkStart w:id="4" w:name="_Hlk80800526"/>
            <w:r w:rsidRPr="00A561D4">
              <w:rPr>
                <w:rFonts w:asciiTheme="minorHAnsi" w:hAnsiTheme="minorHAnsi" w:cstheme="minorHAnsi"/>
                <w:bCs/>
                <w:sz w:val="22"/>
                <w:szCs w:val="22"/>
              </w:rPr>
              <w:t xml:space="preserve">Financial burden </w:t>
            </w:r>
          </w:p>
        </w:tc>
        <w:tc>
          <w:tcPr>
            <w:tcW w:w="1298" w:type="dxa"/>
          </w:tcPr>
          <w:p w14:paraId="4B3D0DCC"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6.1 (21.7) [0]</w:t>
            </w:r>
          </w:p>
        </w:tc>
        <w:tc>
          <w:tcPr>
            <w:tcW w:w="1213" w:type="dxa"/>
          </w:tcPr>
          <w:p w14:paraId="0047191D"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7.7 (23.1) [5]</w:t>
            </w:r>
          </w:p>
        </w:tc>
        <w:tc>
          <w:tcPr>
            <w:tcW w:w="1170" w:type="dxa"/>
          </w:tcPr>
          <w:p w14:paraId="429B246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46.9 (23.9) [5]</w:t>
            </w:r>
          </w:p>
        </w:tc>
        <w:tc>
          <w:tcPr>
            <w:tcW w:w="1300" w:type="dxa"/>
          </w:tcPr>
          <w:p w14:paraId="54CF9BF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eastAsia="Calibri" w:hAnsiTheme="minorHAnsi" w:cstheme="minorHAnsi"/>
                <w:sz w:val="22"/>
                <w:szCs w:val="22"/>
              </w:rPr>
              <w:t>16.2 (2.1, 30.2)</w:t>
            </w:r>
          </w:p>
        </w:tc>
        <w:tc>
          <w:tcPr>
            <w:tcW w:w="851" w:type="dxa"/>
          </w:tcPr>
          <w:p w14:paraId="3B9E5AB2" w14:textId="77777777" w:rsidR="00BC65C5" w:rsidRPr="00A561D4" w:rsidRDefault="00BC65C5" w:rsidP="00F94DC0">
            <w:pPr>
              <w:spacing w:line="480" w:lineRule="auto"/>
              <w:jc w:val="center"/>
              <w:rPr>
                <w:rFonts w:asciiTheme="minorHAnsi" w:hAnsiTheme="minorHAnsi" w:cstheme="minorHAnsi"/>
                <w:b/>
                <w:bCs/>
                <w:sz w:val="22"/>
                <w:szCs w:val="22"/>
              </w:rPr>
            </w:pPr>
            <w:r w:rsidRPr="00A561D4">
              <w:rPr>
                <w:rFonts w:asciiTheme="minorHAnsi" w:eastAsia="Calibri" w:hAnsiTheme="minorHAnsi" w:cstheme="minorHAnsi"/>
                <w:b/>
                <w:bCs/>
                <w:sz w:val="22"/>
                <w:szCs w:val="22"/>
              </w:rPr>
              <w:t>0.03</w:t>
            </w:r>
          </w:p>
        </w:tc>
        <w:tc>
          <w:tcPr>
            <w:tcW w:w="1417" w:type="dxa"/>
          </w:tcPr>
          <w:p w14:paraId="450A38F4"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2 (-9.2, 21.5)</w:t>
            </w:r>
          </w:p>
        </w:tc>
        <w:tc>
          <w:tcPr>
            <w:tcW w:w="992" w:type="dxa"/>
          </w:tcPr>
          <w:p w14:paraId="3437BDC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40</w:t>
            </w:r>
          </w:p>
        </w:tc>
      </w:tr>
    </w:tbl>
    <w:bookmarkEnd w:id="4"/>
    <w:p w14:paraId="5DA1FF56" w14:textId="11D5FE51" w:rsidR="00BC65C5" w:rsidRPr="00A561D4" w:rsidRDefault="00BC65C5" w:rsidP="00F94DC0">
      <w:pPr>
        <w:autoSpaceDE w:val="0"/>
        <w:autoSpaceDN w:val="0"/>
        <w:adjustRightInd w:val="0"/>
        <w:spacing w:after="0" w:line="480" w:lineRule="auto"/>
        <w:rPr>
          <w:rFonts w:cstheme="minorHAnsi"/>
        </w:rPr>
      </w:pPr>
      <w:r w:rsidRPr="00A561D4">
        <w:rPr>
          <w:rFonts w:cstheme="minorHAnsi"/>
        </w:rPr>
        <w:t xml:space="preserve">MD=mean difference; *95% CI of MD. Paired samples t-test. </w:t>
      </w:r>
      <w:r w:rsidR="003E743D" w:rsidRPr="00A561D4">
        <w:rPr>
          <w:rFonts w:cstheme="minorHAnsi"/>
        </w:rPr>
        <w:t>Higher scores indicate better quality of life</w:t>
      </w:r>
      <w:r w:rsidR="00CB24C0" w:rsidRPr="00A561D4">
        <w:rPr>
          <w:rFonts w:cstheme="minorHAnsi"/>
        </w:rPr>
        <w:t xml:space="preserve">. </w:t>
      </w:r>
    </w:p>
    <w:p w14:paraId="598A3327" w14:textId="5662EFA0" w:rsidR="00CB24C0" w:rsidRPr="00A561D4" w:rsidRDefault="00B0570B" w:rsidP="00F94DC0">
      <w:pPr>
        <w:autoSpaceDE w:val="0"/>
        <w:autoSpaceDN w:val="0"/>
        <w:adjustRightInd w:val="0"/>
        <w:spacing w:after="0" w:line="480" w:lineRule="auto"/>
        <w:rPr>
          <w:rFonts w:cstheme="minorHAnsi"/>
        </w:rPr>
      </w:pPr>
      <w:r w:rsidRPr="00A561D4">
        <w:rPr>
          <w:rFonts w:cstheme="minorHAnsi"/>
        </w:rPr>
        <w:t>†</w:t>
      </w:r>
      <w:r w:rsidR="00CB24C0" w:rsidRPr="00A561D4">
        <w:rPr>
          <w:rFonts w:cstheme="minorHAnsi"/>
        </w:rPr>
        <w:t xml:space="preserve"> Calculation of the mean difference was conducted using paired t-test so </w:t>
      </w:r>
      <w:r w:rsidRPr="00A561D4">
        <w:rPr>
          <w:rFonts w:cstheme="minorHAnsi"/>
        </w:rPr>
        <w:t>is provided for respondents with data</w:t>
      </w:r>
      <w:r w:rsidR="00CB24C0" w:rsidRPr="00A561D4">
        <w:rPr>
          <w:rFonts w:cstheme="minorHAnsi"/>
        </w:rPr>
        <w:t xml:space="preserve"> at both timepoints. </w:t>
      </w:r>
    </w:p>
    <w:p w14:paraId="27C19043" w14:textId="04555DCB" w:rsidR="007E5ADC" w:rsidRPr="00A561D4" w:rsidRDefault="007E5ADC" w:rsidP="00F94DC0">
      <w:pPr>
        <w:spacing w:line="480" w:lineRule="auto"/>
        <w:rPr>
          <w:rFonts w:cstheme="minorHAnsi"/>
          <w:b/>
        </w:rPr>
      </w:pPr>
    </w:p>
    <w:p w14:paraId="59FBEEE4" w14:textId="310878DF" w:rsidR="00BC65C5" w:rsidRPr="00A561D4" w:rsidRDefault="00BC65C5" w:rsidP="00F94DC0">
      <w:pPr>
        <w:spacing w:line="480" w:lineRule="auto"/>
        <w:rPr>
          <w:rFonts w:cstheme="minorHAnsi"/>
          <w:b/>
        </w:rPr>
      </w:pPr>
    </w:p>
    <w:p w14:paraId="462F0B32" w14:textId="77777777" w:rsidR="00A561D4" w:rsidRDefault="00A561D4">
      <w:pPr>
        <w:rPr>
          <w:rFonts w:cstheme="minorHAnsi"/>
          <w:b/>
        </w:rPr>
      </w:pPr>
      <w:r>
        <w:rPr>
          <w:rFonts w:cstheme="minorHAnsi"/>
          <w:b/>
        </w:rPr>
        <w:br w:type="page"/>
      </w:r>
    </w:p>
    <w:p w14:paraId="1E082EC3" w14:textId="3C3B3362" w:rsidR="00BC65C5" w:rsidRPr="00A561D4" w:rsidRDefault="00BC65C5" w:rsidP="00F94DC0">
      <w:pPr>
        <w:spacing w:line="480" w:lineRule="auto"/>
        <w:rPr>
          <w:rFonts w:cstheme="minorHAnsi"/>
          <w:bCs/>
        </w:rPr>
      </w:pPr>
      <w:r w:rsidRPr="00A561D4">
        <w:rPr>
          <w:rFonts w:cstheme="minorHAnsi"/>
          <w:b/>
        </w:rPr>
        <w:lastRenderedPageBreak/>
        <w:t>Table 3:  DFS scores</w:t>
      </w:r>
      <w:r w:rsidR="00D503F0" w:rsidRPr="00A561D4">
        <w:rPr>
          <w:rFonts w:cstheme="minorHAnsi"/>
          <w:b/>
        </w:rPr>
        <w:t xml:space="preserve"> over time </w:t>
      </w:r>
    </w:p>
    <w:tbl>
      <w:tblPr>
        <w:tblStyle w:val="TableGrid"/>
        <w:tblW w:w="9094" w:type="dxa"/>
        <w:tblLook w:val="04A0" w:firstRow="1" w:lastRow="0" w:firstColumn="1" w:lastColumn="0" w:noHBand="0" w:noVBand="1"/>
      </w:tblPr>
      <w:tblGrid>
        <w:gridCol w:w="2632"/>
        <w:gridCol w:w="562"/>
        <w:gridCol w:w="1507"/>
        <w:gridCol w:w="1507"/>
        <w:gridCol w:w="1648"/>
        <w:gridCol w:w="1238"/>
      </w:tblGrid>
      <w:tr w:rsidR="00BC65C5" w:rsidRPr="00A561D4" w14:paraId="114FA7D9" w14:textId="77777777" w:rsidTr="005D603B">
        <w:trPr>
          <w:trHeight w:val="597"/>
        </w:trPr>
        <w:tc>
          <w:tcPr>
            <w:tcW w:w="0" w:type="auto"/>
          </w:tcPr>
          <w:p w14:paraId="3AF6B413" w14:textId="77777777" w:rsidR="00BC65C5" w:rsidRPr="00A561D4" w:rsidRDefault="00BC65C5" w:rsidP="00F94DC0">
            <w:pPr>
              <w:spacing w:line="480" w:lineRule="auto"/>
              <w:rPr>
                <w:rFonts w:asciiTheme="minorHAnsi" w:hAnsiTheme="minorHAnsi" w:cstheme="minorHAnsi"/>
                <w:bCs/>
                <w:sz w:val="22"/>
                <w:szCs w:val="22"/>
              </w:rPr>
            </w:pPr>
            <w:r w:rsidRPr="00A561D4">
              <w:rPr>
                <w:rFonts w:asciiTheme="minorHAnsi" w:hAnsiTheme="minorHAnsi" w:cstheme="minorHAnsi"/>
                <w:bCs/>
                <w:sz w:val="22"/>
                <w:szCs w:val="22"/>
              </w:rPr>
              <w:t xml:space="preserve">DFS domain </w:t>
            </w:r>
          </w:p>
        </w:tc>
        <w:tc>
          <w:tcPr>
            <w:tcW w:w="0" w:type="auto"/>
          </w:tcPr>
          <w:p w14:paraId="2567107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N</w:t>
            </w:r>
          </w:p>
        </w:tc>
        <w:tc>
          <w:tcPr>
            <w:tcW w:w="0" w:type="auto"/>
          </w:tcPr>
          <w:p w14:paraId="7DEED38E"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Baseline </w:t>
            </w:r>
          </w:p>
          <w:p w14:paraId="4E36EF3D"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mean (SD) </w:t>
            </w:r>
          </w:p>
        </w:tc>
        <w:tc>
          <w:tcPr>
            <w:tcW w:w="0" w:type="auto"/>
          </w:tcPr>
          <w:p w14:paraId="2C84CC5B"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3 weeks </w:t>
            </w:r>
          </w:p>
          <w:p w14:paraId="7DA086B0"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mean (SD)</w:t>
            </w:r>
          </w:p>
        </w:tc>
        <w:tc>
          <w:tcPr>
            <w:tcW w:w="0" w:type="auto"/>
          </w:tcPr>
          <w:p w14:paraId="125C00A8"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6 weeks </w:t>
            </w:r>
          </w:p>
          <w:p w14:paraId="6E91E41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mean (SD)</w:t>
            </w:r>
          </w:p>
        </w:tc>
        <w:tc>
          <w:tcPr>
            <w:tcW w:w="0" w:type="auto"/>
          </w:tcPr>
          <w:p w14:paraId="6DE8A6B0" w14:textId="1924EE16"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P value</w:t>
            </w:r>
            <w:r w:rsidR="003E743D" w:rsidRPr="00A561D4">
              <w:rPr>
                <w:rFonts w:asciiTheme="minorHAnsi" w:hAnsiTheme="minorHAnsi" w:cstheme="minorHAnsi"/>
                <w:sz w:val="22"/>
                <w:szCs w:val="22"/>
              </w:rPr>
              <w:t>*</w:t>
            </w:r>
          </w:p>
        </w:tc>
      </w:tr>
      <w:tr w:rsidR="00BC65C5" w:rsidRPr="00A561D4" w14:paraId="0C2694FA" w14:textId="77777777" w:rsidTr="005D603B">
        <w:trPr>
          <w:trHeight w:val="382"/>
        </w:trPr>
        <w:tc>
          <w:tcPr>
            <w:tcW w:w="0" w:type="auto"/>
          </w:tcPr>
          <w:p w14:paraId="37E6F7B0"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 xml:space="preserve">Leisure </w:t>
            </w:r>
          </w:p>
        </w:tc>
        <w:tc>
          <w:tcPr>
            <w:tcW w:w="0" w:type="auto"/>
          </w:tcPr>
          <w:p w14:paraId="32B8FC3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4</w:t>
            </w:r>
          </w:p>
        </w:tc>
        <w:tc>
          <w:tcPr>
            <w:tcW w:w="0" w:type="auto"/>
          </w:tcPr>
          <w:p w14:paraId="7DAFDB28"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80.9 (16.2)</w:t>
            </w:r>
          </w:p>
        </w:tc>
        <w:tc>
          <w:tcPr>
            <w:tcW w:w="0" w:type="auto"/>
          </w:tcPr>
          <w:p w14:paraId="5E779B4B"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79.7 (21.1) </w:t>
            </w:r>
          </w:p>
        </w:tc>
        <w:tc>
          <w:tcPr>
            <w:tcW w:w="0" w:type="auto"/>
          </w:tcPr>
          <w:p w14:paraId="2D8D7F90"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81.43 (21.8) </w:t>
            </w:r>
          </w:p>
        </w:tc>
        <w:tc>
          <w:tcPr>
            <w:tcW w:w="0" w:type="auto"/>
          </w:tcPr>
          <w:p w14:paraId="28637FB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92</w:t>
            </w:r>
          </w:p>
        </w:tc>
      </w:tr>
      <w:tr w:rsidR="00BC65C5" w:rsidRPr="00A561D4" w14:paraId="5BDD0B51" w14:textId="77777777" w:rsidTr="005D603B">
        <w:trPr>
          <w:trHeight w:val="395"/>
        </w:trPr>
        <w:tc>
          <w:tcPr>
            <w:tcW w:w="0" w:type="auto"/>
          </w:tcPr>
          <w:p w14:paraId="3F2DEEF9"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 xml:space="preserve">Physical health </w:t>
            </w:r>
          </w:p>
        </w:tc>
        <w:tc>
          <w:tcPr>
            <w:tcW w:w="0" w:type="auto"/>
          </w:tcPr>
          <w:p w14:paraId="60358A1E"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0</w:t>
            </w:r>
          </w:p>
        </w:tc>
        <w:tc>
          <w:tcPr>
            <w:tcW w:w="0" w:type="auto"/>
          </w:tcPr>
          <w:p w14:paraId="01007B9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8.3 (23.5)</w:t>
            </w:r>
          </w:p>
        </w:tc>
        <w:tc>
          <w:tcPr>
            <w:tcW w:w="0" w:type="auto"/>
          </w:tcPr>
          <w:p w14:paraId="0A9114E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2.7 (20.5)</w:t>
            </w:r>
          </w:p>
        </w:tc>
        <w:tc>
          <w:tcPr>
            <w:tcW w:w="0" w:type="auto"/>
          </w:tcPr>
          <w:p w14:paraId="7ADC0110"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5.0 (22.7)</w:t>
            </w:r>
          </w:p>
        </w:tc>
        <w:tc>
          <w:tcPr>
            <w:tcW w:w="0" w:type="auto"/>
          </w:tcPr>
          <w:p w14:paraId="6521C706"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72</w:t>
            </w:r>
          </w:p>
        </w:tc>
      </w:tr>
      <w:tr w:rsidR="00BC65C5" w:rsidRPr="00A561D4" w14:paraId="15375383" w14:textId="77777777" w:rsidTr="005D603B">
        <w:trPr>
          <w:trHeight w:val="395"/>
        </w:trPr>
        <w:tc>
          <w:tcPr>
            <w:tcW w:w="0" w:type="auto"/>
          </w:tcPr>
          <w:p w14:paraId="4A080FF8"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Daily activities</w:t>
            </w:r>
          </w:p>
        </w:tc>
        <w:tc>
          <w:tcPr>
            <w:tcW w:w="0" w:type="auto"/>
          </w:tcPr>
          <w:p w14:paraId="32598C5D"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4</w:t>
            </w:r>
          </w:p>
        </w:tc>
        <w:tc>
          <w:tcPr>
            <w:tcW w:w="0" w:type="auto"/>
          </w:tcPr>
          <w:p w14:paraId="306A9B8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72.1 (19.9)</w:t>
            </w:r>
          </w:p>
        </w:tc>
        <w:tc>
          <w:tcPr>
            <w:tcW w:w="0" w:type="auto"/>
          </w:tcPr>
          <w:p w14:paraId="04DCAE4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77.4 (16.5)</w:t>
            </w:r>
          </w:p>
        </w:tc>
        <w:tc>
          <w:tcPr>
            <w:tcW w:w="0" w:type="auto"/>
          </w:tcPr>
          <w:p w14:paraId="2115E04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76.9 (11.3) </w:t>
            </w:r>
          </w:p>
        </w:tc>
        <w:tc>
          <w:tcPr>
            <w:tcW w:w="0" w:type="auto"/>
          </w:tcPr>
          <w:p w14:paraId="5F492C5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43</w:t>
            </w:r>
          </w:p>
        </w:tc>
      </w:tr>
      <w:tr w:rsidR="00BC65C5" w:rsidRPr="00A561D4" w14:paraId="2F40E184" w14:textId="77777777" w:rsidTr="005D603B">
        <w:trPr>
          <w:trHeight w:val="382"/>
        </w:trPr>
        <w:tc>
          <w:tcPr>
            <w:tcW w:w="0" w:type="auto"/>
          </w:tcPr>
          <w:p w14:paraId="068B81C4"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Emotions</w:t>
            </w:r>
          </w:p>
        </w:tc>
        <w:tc>
          <w:tcPr>
            <w:tcW w:w="0" w:type="auto"/>
          </w:tcPr>
          <w:p w14:paraId="30FDE005"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0</w:t>
            </w:r>
          </w:p>
        </w:tc>
        <w:tc>
          <w:tcPr>
            <w:tcW w:w="0" w:type="auto"/>
          </w:tcPr>
          <w:p w14:paraId="1687F2E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6.4 (15.4)</w:t>
            </w:r>
          </w:p>
        </w:tc>
        <w:tc>
          <w:tcPr>
            <w:tcW w:w="0" w:type="auto"/>
          </w:tcPr>
          <w:p w14:paraId="787EBF57"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4.7 (24.3)</w:t>
            </w:r>
          </w:p>
        </w:tc>
        <w:tc>
          <w:tcPr>
            <w:tcW w:w="0" w:type="auto"/>
          </w:tcPr>
          <w:p w14:paraId="317F5F9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59.9 (21.3) </w:t>
            </w:r>
          </w:p>
        </w:tc>
        <w:tc>
          <w:tcPr>
            <w:tcW w:w="0" w:type="auto"/>
          </w:tcPr>
          <w:p w14:paraId="7E8429B4"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53</w:t>
            </w:r>
          </w:p>
        </w:tc>
      </w:tr>
      <w:tr w:rsidR="00BC65C5" w:rsidRPr="00A561D4" w14:paraId="4880302F" w14:textId="77777777" w:rsidTr="005D603B">
        <w:trPr>
          <w:trHeight w:val="395"/>
        </w:trPr>
        <w:tc>
          <w:tcPr>
            <w:tcW w:w="0" w:type="auto"/>
          </w:tcPr>
          <w:p w14:paraId="671859FF"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 xml:space="preserve">Non-compliance </w:t>
            </w:r>
          </w:p>
        </w:tc>
        <w:tc>
          <w:tcPr>
            <w:tcW w:w="0" w:type="auto"/>
          </w:tcPr>
          <w:p w14:paraId="2C416BB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2</w:t>
            </w:r>
          </w:p>
        </w:tc>
        <w:tc>
          <w:tcPr>
            <w:tcW w:w="0" w:type="auto"/>
          </w:tcPr>
          <w:p w14:paraId="64CD604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47.5 (19.6) </w:t>
            </w:r>
          </w:p>
        </w:tc>
        <w:tc>
          <w:tcPr>
            <w:tcW w:w="0" w:type="auto"/>
          </w:tcPr>
          <w:p w14:paraId="35F2A097"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5.0 (10.0)</w:t>
            </w:r>
          </w:p>
        </w:tc>
        <w:tc>
          <w:tcPr>
            <w:tcW w:w="0" w:type="auto"/>
          </w:tcPr>
          <w:p w14:paraId="380787D0"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6.7 (11.6)</w:t>
            </w:r>
          </w:p>
        </w:tc>
        <w:tc>
          <w:tcPr>
            <w:tcW w:w="0" w:type="auto"/>
          </w:tcPr>
          <w:p w14:paraId="13F210EE"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33</w:t>
            </w:r>
          </w:p>
        </w:tc>
      </w:tr>
      <w:tr w:rsidR="00BC65C5" w:rsidRPr="00A561D4" w14:paraId="15181D29" w14:textId="77777777" w:rsidTr="005D603B">
        <w:trPr>
          <w:trHeight w:val="382"/>
        </w:trPr>
        <w:tc>
          <w:tcPr>
            <w:tcW w:w="0" w:type="auto"/>
          </w:tcPr>
          <w:p w14:paraId="78C55DFA"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 xml:space="preserve">Family </w:t>
            </w:r>
          </w:p>
        </w:tc>
        <w:tc>
          <w:tcPr>
            <w:tcW w:w="0" w:type="auto"/>
          </w:tcPr>
          <w:p w14:paraId="46B33708"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4</w:t>
            </w:r>
          </w:p>
        </w:tc>
        <w:tc>
          <w:tcPr>
            <w:tcW w:w="0" w:type="auto"/>
          </w:tcPr>
          <w:p w14:paraId="6453077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44.9 (21.4)</w:t>
            </w:r>
          </w:p>
        </w:tc>
        <w:tc>
          <w:tcPr>
            <w:tcW w:w="0" w:type="auto"/>
          </w:tcPr>
          <w:p w14:paraId="60517C93"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6.9 (18.6)</w:t>
            </w:r>
          </w:p>
        </w:tc>
        <w:tc>
          <w:tcPr>
            <w:tcW w:w="0" w:type="auto"/>
          </w:tcPr>
          <w:p w14:paraId="3124FD47"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40.9 (23.3)</w:t>
            </w:r>
          </w:p>
        </w:tc>
        <w:tc>
          <w:tcPr>
            <w:tcW w:w="0" w:type="auto"/>
          </w:tcPr>
          <w:p w14:paraId="73155984"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31</w:t>
            </w:r>
          </w:p>
        </w:tc>
      </w:tr>
      <w:tr w:rsidR="00BC65C5" w:rsidRPr="00A561D4" w14:paraId="7CFEA9D7" w14:textId="77777777" w:rsidTr="005D603B">
        <w:trPr>
          <w:trHeight w:val="395"/>
        </w:trPr>
        <w:tc>
          <w:tcPr>
            <w:tcW w:w="0" w:type="auto"/>
          </w:tcPr>
          <w:p w14:paraId="59235947"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 xml:space="preserve">Friends </w:t>
            </w:r>
          </w:p>
        </w:tc>
        <w:tc>
          <w:tcPr>
            <w:tcW w:w="0" w:type="auto"/>
          </w:tcPr>
          <w:p w14:paraId="3C24D927"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4</w:t>
            </w:r>
          </w:p>
        </w:tc>
        <w:tc>
          <w:tcPr>
            <w:tcW w:w="0" w:type="auto"/>
          </w:tcPr>
          <w:p w14:paraId="6CAB7745"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4.9 (26.8)</w:t>
            </w:r>
          </w:p>
        </w:tc>
        <w:tc>
          <w:tcPr>
            <w:tcW w:w="0" w:type="auto"/>
          </w:tcPr>
          <w:p w14:paraId="090B848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8.9 (21.3)</w:t>
            </w:r>
          </w:p>
        </w:tc>
        <w:tc>
          <w:tcPr>
            <w:tcW w:w="0" w:type="auto"/>
          </w:tcPr>
          <w:p w14:paraId="19E92A68"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6.6 (22.2)</w:t>
            </w:r>
          </w:p>
        </w:tc>
        <w:tc>
          <w:tcPr>
            <w:tcW w:w="0" w:type="auto"/>
          </w:tcPr>
          <w:p w14:paraId="210CA40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46</w:t>
            </w:r>
          </w:p>
        </w:tc>
      </w:tr>
      <w:tr w:rsidR="00BC65C5" w:rsidRPr="00A561D4" w14:paraId="295C3250" w14:textId="77777777" w:rsidTr="005D603B">
        <w:trPr>
          <w:trHeight w:val="382"/>
        </w:trPr>
        <w:tc>
          <w:tcPr>
            <w:tcW w:w="0" w:type="auto"/>
          </w:tcPr>
          <w:p w14:paraId="50C68781"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Treatment</w:t>
            </w:r>
          </w:p>
        </w:tc>
        <w:tc>
          <w:tcPr>
            <w:tcW w:w="0" w:type="auto"/>
          </w:tcPr>
          <w:p w14:paraId="6B493701"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2</w:t>
            </w:r>
          </w:p>
        </w:tc>
        <w:tc>
          <w:tcPr>
            <w:tcW w:w="0" w:type="auto"/>
          </w:tcPr>
          <w:p w14:paraId="72D004B7"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63.3 (22.7) </w:t>
            </w:r>
          </w:p>
        </w:tc>
        <w:tc>
          <w:tcPr>
            <w:tcW w:w="0" w:type="auto"/>
          </w:tcPr>
          <w:p w14:paraId="3151DB4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4.6 (24.7)</w:t>
            </w:r>
          </w:p>
        </w:tc>
        <w:tc>
          <w:tcPr>
            <w:tcW w:w="0" w:type="auto"/>
          </w:tcPr>
          <w:p w14:paraId="2C5674A2"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5.0 (20.2)</w:t>
            </w:r>
          </w:p>
        </w:tc>
        <w:tc>
          <w:tcPr>
            <w:tcW w:w="0" w:type="auto"/>
          </w:tcPr>
          <w:p w14:paraId="0BC54106"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52</w:t>
            </w:r>
          </w:p>
        </w:tc>
      </w:tr>
      <w:tr w:rsidR="00BC65C5" w:rsidRPr="00A561D4" w14:paraId="7469F40D" w14:textId="77777777" w:rsidTr="005D603B">
        <w:trPr>
          <w:trHeight w:val="395"/>
        </w:trPr>
        <w:tc>
          <w:tcPr>
            <w:tcW w:w="0" w:type="auto"/>
          </w:tcPr>
          <w:p w14:paraId="5102E434"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Satisfaction</w:t>
            </w:r>
          </w:p>
        </w:tc>
        <w:tc>
          <w:tcPr>
            <w:tcW w:w="0" w:type="auto"/>
          </w:tcPr>
          <w:p w14:paraId="76F9811E"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9</w:t>
            </w:r>
          </w:p>
        </w:tc>
        <w:tc>
          <w:tcPr>
            <w:tcW w:w="0" w:type="auto"/>
          </w:tcPr>
          <w:p w14:paraId="5CDB611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93.3 (10.0)</w:t>
            </w:r>
          </w:p>
        </w:tc>
        <w:tc>
          <w:tcPr>
            <w:tcW w:w="0" w:type="auto"/>
          </w:tcPr>
          <w:p w14:paraId="6729BA9A"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00.0 (0)</w:t>
            </w:r>
          </w:p>
        </w:tc>
        <w:tc>
          <w:tcPr>
            <w:tcW w:w="0" w:type="auto"/>
          </w:tcPr>
          <w:p w14:paraId="46E885B4"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97.8 (6.7)</w:t>
            </w:r>
          </w:p>
        </w:tc>
        <w:tc>
          <w:tcPr>
            <w:tcW w:w="0" w:type="auto"/>
          </w:tcPr>
          <w:p w14:paraId="615E2979"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24</w:t>
            </w:r>
          </w:p>
        </w:tc>
      </w:tr>
      <w:tr w:rsidR="00BC65C5" w:rsidRPr="00A561D4" w14:paraId="366AB80C" w14:textId="77777777" w:rsidTr="005D603B">
        <w:trPr>
          <w:trHeight w:val="382"/>
        </w:trPr>
        <w:tc>
          <w:tcPr>
            <w:tcW w:w="0" w:type="auto"/>
          </w:tcPr>
          <w:p w14:paraId="1FC4828C"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Positive attitude</w:t>
            </w:r>
          </w:p>
        </w:tc>
        <w:tc>
          <w:tcPr>
            <w:tcW w:w="0" w:type="auto"/>
          </w:tcPr>
          <w:p w14:paraId="50D0F705"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2</w:t>
            </w:r>
          </w:p>
        </w:tc>
        <w:tc>
          <w:tcPr>
            <w:tcW w:w="0" w:type="auto"/>
          </w:tcPr>
          <w:p w14:paraId="7BA16390"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8.3 (21.5)</w:t>
            </w:r>
          </w:p>
        </w:tc>
        <w:tc>
          <w:tcPr>
            <w:tcW w:w="0" w:type="auto"/>
          </w:tcPr>
          <w:p w14:paraId="797588F7"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3.3 (13.4)</w:t>
            </w:r>
          </w:p>
        </w:tc>
        <w:tc>
          <w:tcPr>
            <w:tcW w:w="0" w:type="auto"/>
          </w:tcPr>
          <w:p w14:paraId="2D145D19"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8.7 (15.4)</w:t>
            </w:r>
          </w:p>
        </w:tc>
        <w:tc>
          <w:tcPr>
            <w:tcW w:w="0" w:type="auto"/>
          </w:tcPr>
          <w:p w14:paraId="01445B2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42</w:t>
            </w:r>
          </w:p>
        </w:tc>
      </w:tr>
      <w:tr w:rsidR="00BC65C5" w:rsidRPr="00A561D4" w14:paraId="402CACCD" w14:textId="77777777" w:rsidTr="005D603B">
        <w:trPr>
          <w:trHeight w:val="395"/>
        </w:trPr>
        <w:tc>
          <w:tcPr>
            <w:tcW w:w="0" w:type="auto"/>
          </w:tcPr>
          <w:p w14:paraId="37237103" w14:textId="77777777" w:rsidR="00BC65C5" w:rsidRPr="00A561D4" w:rsidRDefault="00BC65C5" w:rsidP="00F94DC0">
            <w:pPr>
              <w:spacing w:line="480" w:lineRule="auto"/>
              <w:ind w:left="360"/>
              <w:jc w:val="right"/>
              <w:rPr>
                <w:rFonts w:asciiTheme="minorHAnsi" w:hAnsiTheme="minorHAnsi" w:cstheme="minorHAnsi"/>
                <w:bCs/>
                <w:sz w:val="22"/>
                <w:szCs w:val="22"/>
              </w:rPr>
            </w:pPr>
            <w:r w:rsidRPr="00A561D4">
              <w:rPr>
                <w:rFonts w:asciiTheme="minorHAnsi" w:hAnsiTheme="minorHAnsi" w:cstheme="minorHAnsi"/>
                <w:bCs/>
                <w:sz w:val="22"/>
                <w:szCs w:val="22"/>
              </w:rPr>
              <w:t xml:space="preserve">Financial burden  </w:t>
            </w:r>
          </w:p>
        </w:tc>
        <w:tc>
          <w:tcPr>
            <w:tcW w:w="0" w:type="auto"/>
          </w:tcPr>
          <w:p w14:paraId="65B35E6C"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12</w:t>
            </w:r>
          </w:p>
        </w:tc>
        <w:tc>
          <w:tcPr>
            <w:tcW w:w="0" w:type="auto"/>
          </w:tcPr>
          <w:p w14:paraId="2D3A4960"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51.7 (22.5)</w:t>
            </w:r>
          </w:p>
        </w:tc>
        <w:tc>
          <w:tcPr>
            <w:tcW w:w="0" w:type="auto"/>
          </w:tcPr>
          <w:p w14:paraId="301DB02F"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9.2 (23.5)</w:t>
            </w:r>
          </w:p>
        </w:tc>
        <w:tc>
          <w:tcPr>
            <w:tcW w:w="0" w:type="auto"/>
          </w:tcPr>
          <w:p w14:paraId="7DFCB969"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45.8 (24.7)</w:t>
            </w:r>
          </w:p>
        </w:tc>
        <w:tc>
          <w:tcPr>
            <w:tcW w:w="0" w:type="auto"/>
          </w:tcPr>
          <w:p w14:paraId="6361F624" w14:textId="77777777" w:rsidR="00BC65C5" w:rsidRPr="00A561D4" w:rsidRDefault="00BC65C5"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0.11</w:t>
            </w:r>
          </w:p>
        </w:tc>
      </w:tr>
    </w:tbl>
    <w:p w14:paraId="345A3D8C" w14:textId="3E2EDD19" w:rsidR="00524BB0" w:rsidRPr="00A561D4" w:rsidRDefault="003E743D" w:rsidP="003E743D">
      <w:pPr>
        <w:spacing w:line="480" w:lineRule="auto"/>
        <w:rPr>
          <w:rFonts w:cstheme="minorHAnsi"/>
          <w:bCs/>
        </w:rPr>
      </w:pPr>
      <w:r w:rsidRPr="00A561D4">
        <w:rPr>
          <w:rFonts w:cstheme="minorHAnsi"/>
          <w:bCs/>
        </w:rPr>
        <w:t xml:space="preserve">*Repeated measures ANOVA </w:t>
      </w:r>
      <w:r w:rsidR="00D503F0" w:rsidRPr="00A561D4">
        <w:rPr>
          <w:rFonts w:cstheme="minorHAnsi"/>
          <w:bCs/>
        </w:rPr>
        <w:t xml:space="preserve">amongst respondents providing data at all time points </w:t>
      </w:r>
    </w:p>
    <w:p w14:paraId="36234C5A" w14:textId="77777777" w:rsidR="00524BB0" w:rsidRPr="00A561D4" w:rsidRDefault="00524BB0" w:rsidP="00F94DC0">
      <w:pPr>
        <w:spacing w:line="480" w:lineRule="auto"/>
        <w:rPr>
          <w:rFonts w:cstheme="minorHAnsi"/>
          <w:b/>
        </w:rPr>
      </w:pPr>
    </w:p>
    <w:p w14:paraId="01F9EE41" w14:textId="77777777" w:rsidR="00A561D4" w:rsidRDefault="00A561D4">
      <w:pPr>
        <w:rPr>
          <w:rFonts w:cstheme="minorHAnsi"/>
          <w:b/>
        </w:rPr>
      </w:pPr>
      <w:r>
        <w:rPr>
          <w:rFonts w:cstheme="minorHAnsi"/>
          <w:b/>
        </w:rPr>
        <w:br w:type="page"/>
      </w:r>
    </w:p>
    <w:p w14:paraId="2D11C6E6" w14:textId="15CD59C7" w:rsidR="00BC65C5" w:rsidRPr="00A561D4" w:rsidRDefault="00DF060B" w:rsidP="00F94DC0">
      <w:pPr>
        <w:spacing w:line="480" w:lineRule="auto"/>
        <w:rPr>
          <w:rFonts w:cstheme="minorHAnsi"/>
          <w:b/>
        </w:rPr>
      </w:pPr>
      <w:r w:rsidRPr="00A561D4">
        <w:rPr>
          <w:rFonts w:cstheme="minorHAnsi"/>
          <w:b/>
        </w:rPr>
        <w:lastRenderedPageBreak/>
        <w:t>Table 4</w:t>
      </w:r>
      <w:r w:rsidR="008C467E" w:rsidRPr="00A561D4">
        <w:rPr>
          <w:rFonts w:cstheme="minorHAnsi"/>
          <w:b/>
        </w:rPr>
        <w:t>: Physical Activity Levels</w:t>
      </w:r>
      <w:r w:rsidRPr="00A561D4">
        <w:rPr>
          <w:rFonts w:cstheme="minorHAnsi"/>
          <w:b/>
        </w:rPr>
        <w:t xml:space="preserve"> </w:t>
      </w:r>
      <w:r w:rsidR="00D503F0" w:rsidRPr="00A561D4">
        <w:rPr>
          <w:rFonts w:cstheme="minorHAnsi"/>
          <w:b/>
        </w:rPr>
        <w:t>over time</w:t>
      </w:r>
    </w:p>
    <w:tbl>
      <w:tblPr>
        <w:tblStyle w:val="TableGrid"/>
        <w:tblW w:w="0" w:type="auto"/>
        <w:tblInd w:w="567" w:type="dxa"/>
        <w:tblLook w:val="04A0" w:firstRow="1" w:lastRow="0" w:firstColumn="1" w:lastColumn="0" w:noHBand="0" w:noVBand="1"/>
      </w:tblPr>
      <w:tblGrid>
        <w:gridCol w:w="1687"/>
        <w:gridCol w:w="2254"/>
        <w:gridCol w:w="2254"/>
        <w:gridCol w:w="2254"/>
      </w:tblGrid>
      <w:tr w:rsidR="00DF060B" w:rsidRPr="00A561D4" w14:paraId="0A4F79CF" w14:textId="77777777" w:rsidTr="008C467E">
        <w:tc>
          <w:tcPr>
            <w:tcW w:w="1687" w:type="dxa"/>
          </w:tcPr>
          <w:p w14:paraId="176A0CEF" w14:textId="42FA2A5E" w:rsidR="00DF060B" w:rsidRPr="00A561D4" w:rsidRDefault="00DF060B" w:rsidP="00F94DC0">
            <w:pPr>
              <w:spacing w:line="480" w:lineRule="auto"/>
              <w:rPr>
                <w:rFonts w:asciiTheme="minorHAnsi" w:hAnsiTheme="minorHAnsi" w:cstheme="minorHAnsi"/>
                <w:b/>
                <w:sz w:val="22"/>
                <w:szCs w:val="22"/>
              </w:rPr>
            </w:pPr>
            <w:r w:rsidRPr="00A561D4">
              <w:rPr>
                <w:rFonts w:asciiTheme="minorHAnsi" w:hAnsiTheme="minorHAnsi" w:cstheme="minorHAnsi"/>
                <w:b/>
                <w:sz w:val="22"/>
                <w:szCs w:val="22"/>
              </w:rPr>
              <w:t>Activity Level</w:t>
            </w:r>
          </w:p>
        </w:tc>
        <w:tc>
          <w:tcPr>
            <w:tcW w:w="2254" w:type="dxa"/>
          </w:tcPr>
          <w:p w14:paraId="7A4DAE1B" w14:textId="77777777" w:rsidR="00524BB0"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 xml:space="preserve">Baseline </w:t>
            </w:r>
          </w:p>
          <w:p w14:paraId="5A7EEDDC" w14:textId="1E93190F" w:rsidR="00AD541A" w:rsidRPr="00A561D4" w:rsidRDefault="00AD541A"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N (%)</w:t>
            </w:r>
          </w:p>
        </w:tc>
        <w:tc>
          <w:tcPr>
            <w:tcW w:w="2254" w:type="dxa"/>
          </w:tcPr>
          <w:p w14:paraId="76E9872D" w14:textId="77777777"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3 Weeks</w:t>
            </w:r>
          </w:p>
          <w:p w14:paraId="5278043C" w14:textId="27789B8B" w:rsidR="00524BB0" w:rsidRPr="00A561D4" w:rsidRDefault="00AD541A"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N (%)</w:t>
            </w:r>
          </w:p>
        </w:tc>
        <w:tc>
          <w:tcPr>
            <w:tcW w:w="2254" w:type="dxa"/>
          </w:tcPr>
          <w:p w14:paraId="647B52D0" w14:textId="77777777" w:rsidR="00DF060B" w:rsidRPr="00A561D4" w:rsidRDefault="00DF060B"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6 Weeks</w:t>
            </w:r>
          </w:p>
          <w:p w14:paraId="6147608A" w14:textId="1E4B7777" w:rsidR="00524BB0" w:rsidRPr="00A561D4" w:rsidRDefault="00AD541A" w:rsidP="00F94DC0">
            <w:pPr>
              <w:spacing w:line="480" w:lineRule="auto"/>
              <w:jc w:val="center"/>
              <w:rPr>
                <w:rFonts w:asciiTheme="minorHAnsi" w:hAnsiTheme="minorHAnsi" w:cstheme="minorHAnsi"/>
                <w:sz w:val="22"/>
                <w:szCs w:val="22"/>
              </w:rPr>
            </w:pPr>
            <w:r w:rsidRPr="00A561D4">
              <w:rPr>
                <w:rFonts w:asciiTheme="minorHAnsi" w:hAnsiTheme="minorHAnsi" w:cstheme="minorHAnsi"/>
                <w:sz w:val="22"/>
                <w:szCs w:val="22"/>
              </w:rPr>
              <w:t>N (%)</w:t>
            </w:r>
          </w:p>
        </w:tc>
      </w:tr>
      <w:tr w:rsidR="00DF060B" w:rsidRPr="00A561D4" w14:paraId="6C8A5D41" w14:textId="77777777" w:rsidTr="008C467E">
        <w:tc>
          <w:tcPr>
            <w:tcW w:w="1687" w:type="dxa"/>
          </w:tcPr>
          <w:p w14:paraId="2600AE5A" w14:textId="0ED8A270" w:rsidR="00DF060B" w:rsidRPr="00A561D4" w:rsidRDefault="00DF060B" w:rsidP="00F94DC0">
            <w:pPr>
              <w:spacing w:line="480" w:lineRule="auto"/>
              <w:jc w:val="right"/>
              <w:rPr>
                <w:rFonts w:asciiTheme="minorHAnsi" w:hAnsiTheme="minorHAnsi" w:cstheme="minorHAnsi"/>
                <w:sz w:val="22"/>
                <w:szCs w:val="22"/>
              </w:rPr>
            </w:pPr>
            <w:r w:rsidRPr="00A561D4">
              <w:rPr>
                <w:rFonts w:asciiTheme="minorHAnsi" w:hAnsiTheme="minorHAnsi" w:cstheme="minorHAnsi"/>
                <w:sz w:val="22"/>
                <w:szCs w:val="22"/>
              </w:rPr>
              <w:t>Low</w:t>
            </w:r>
          </w:p>
        </w:tc>
        <w:tc>
          <w:tcPr>
            <w:tcW w:w="2254" w:type="dxa"/>
          </w:tcPr>
          <w:p w14:paraId="032D765C" w14:textId="78C83D14" w:rsidR="00DF060B" w:rsidRPr="00A561D4" w:rsidRDefault="00AD541A"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9 (56)</w:t>
            </w:r>
          </w:p>
        </w:tc>
        <w:tc>
          <w:tcPr>
            <w:tcW w:w="2254" w:type="dxa"/>
          </w:tcPr>
          <w:p w14:paraId="02225BBA" w14:textId="60A8337A" w:rsidR="00DF060B" w:rsidRPr="00A561D4" w:rsidRDefault="00AD541A"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8 (67)</w:t>
            </w:r>
            <w:r w:rsidR="00524BB0" w:rsidRPr="00A561D4">
              <w:rPr>
                <w:rFonts w:asciiTheme="minorHAnsi" w:hAnsiTheme="minorHAnsi" w:cstheme="minorHAnsi"/>
                <w:bCs/>
                <w:sz w:val="22"/>
                <w:szCs w:val="22"/>
              </w:rPr>
              <w:t xml:space="preserve"> </w:t>
            </w:r>
          </w:p>
        </w:tc>
        <w:tc>
          <w:tcPr>
            <w:tcW w:w="2254" w:type="dxa"/>
          </w:tcPr>
          <w:p w14:paraId="7B2599CE" w14:textId="36219C16" w:rsidR="00DF060B" w:rsidRPr="00A561D4" w:rsidRDefault="008C467E"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8</w:t>
            </w:r>
            <w:r w:rsidR="00AD541A" w:rsidRPr="00A561D4">
              <w:rPr>
                <w:rFonts w:asciiTheme="minorHAnsi" w:hAnsiTheme="minorHAnsi" w:cstheme="minorHAnsi"/>
                <w:bCs/>
                <w:sz w:val="22"/>
                <w:szCs w:val="22"/>
              </w:rPr>
              <w:t xml:space="preserve"> (67)</w:t>
            </w:r>
          </w:p>
        </w:tc>
      </w:tr>
      <w:tr w:rsidR="00DF060B" w:rsidRPr="00A561D4" w14:paraId="1A45E1B7" w14:textId="77777777" w:rsidTr="008C467E">
        <w:tc>
          <w:tcPr>
            <w:tcW w:w="1687" w:type="dxa"/>
          </w:tcPr>
          <w:p w14:paraId="13286EB1" w14:textId="219F1A63" w:rsidR="00DF060B" w:rsidRPr="00A561D4" w:rsidRDefault="00DF060B" w:rsidP="00F94DC0">
            <w:pPr>
              <w:spacing w:line="480" w:lineRule="auto"/>
              <w:jc w:val="right"/>
              <w:rPr>
                <w:rFonts w:asciiTheme="minorHAnsi" w:hAnsiTheme="minorHAnsi" w:cstheme="minorHAnsi"/>
                <w:sz w:val="22"/>
                <w:szCs w:val="22"/>
              </w:rPr>
            </w:pPr>
            <w:r w:rsidRPr="00A561D4">
              <w:rPr>
                <w:rFonts w:asciiTheme="minorHAnsi" w:hAnsiTheme="minorHAnsi" w:cstheme="minorHAnsi"/>
                <w:sz w:val="22"/>
                <w:szCs w:val="22"/>
              </w:rPr>
              <w:t>Moderate</w:t>
            </w:r>
          </w:p>
        </w:tc>
        <w:tc>
          <w:tcPr>
            <w:tcW w:w="2254" w:type="dxa"/>
          </w:tcPr>
          <w:p w14:paraId="112B3B52" w14:textId="06CA27B5" w:rsidR="00DF060B" w:rsidRPr="00A561D4" w:rsidRDefault="00AD541A"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5 (31)</w:t>
            </w:r>
          </w:p>
        </w:tc>
        <w:tc>
          <w:tcPr>
            <w:tcW w:w="2254" w:type="dxa"/>
          </w:tcPr>
          <w:p w14:paraId="428F630C" w14:textId="23525B17" w:rsidR="00DF060B" w:rsidRPr="00A561D4" w:rsidRDefault="00AD541A"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2 (17)</w:t>
            </w:r>
            <w:r w:rsidR="00524BB0" w:rsidRPr="00A561D4">
              <w:rPr>
                <w:rFonts w:asciiTheme="minorHAnsi" w:hAnsiTheme="minorHAnsi" w:cstheme="minorHAnsi"/>
                <w:bCs/>
                <w:sz w:val="22"/>
                <w:szCs w:val="22"/>
              </w:rPr>
              <w:t xml:space="preserve"> </w:t>
            </w:r>
          </w:p>
        </w:tc>
        <w:tc>
          <w:tcPr>
            <w:tcW w:w="2254" w:type="dxa"/>
          </w:tcPr>
          <w:p w14:paraId="11D7AE49" w14:textId="06038994" w:rsidR="00DF060B" w:rsidRPr="00A561D4" w:rsidRDefault="00AD541A"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2 (17)</w:t>
            </w:r>
          </w:p>
        </w:tc>
      </w:tr>
      <w:tr w:rsidR="00DF060B" w:rsidRPr="00A561D4" w14:paraId="0794F572" w14:textId="77777777" w:rsidTr="008C467E">
        <w:tc>
          <w:tcPr>
            <w:tcW w:w="1687" w:type="dxa"/>
          </w:tcPr>
          <w:p w14:paraId="05F0EFFE" w14:textId="5EC28EE8" w:rsidR="00DF060B" w:rsidRPr="00A561D4" w:rsidRDefault="00DF060B" w:rsidP="00F94DC0">
            <w:pPr>
              <w:spacing w:line="480" w:lineRule="auto"/>
              <w:jc w:val="right"/>
              <w:rPr>
                <w:rFonts w:asciiTheme="minorHAnsi" w:hAnsiTheme="minorHAnsi" w:cstheme="minorHAnsi"/>
                <w:sz w:val="22"/>
                <w:szCs w:val="22"/>
              </w:rPr>
            </w:pPr>
            <w:r w:rsidRPr="00A561D4">
              <w:rPr>
                <w:rFonts w:asciiTheme="minorHAnsi" w:hAnsiTheme="minorHAnsi" w:cstheme="minorHAnsi"/>
                <w:sz w:val="22"/>
                <w:szCs w:val="22"/>
              </w:rPr>
              <w:t>High</w:t>
            </w:r>
          </w:p>
        </w:tc>
        <w:tc>
          <w:tcPr>
            <w:tcW w:w="2254" w:type="dxa"/>
          </w:tcPr>
          <w:p w14:paraId="073393D5" w14:textId="121FC168" w:rsidR="00DF060B" w:rsidRPr="00A561D4" w:rsidRDefault="00AD541A"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2</w:t>
            </w:r>
            <w:r w:rsidR="000E1A61" w:rsidRPr="00A561D4">
              <w:rPr>
                <w:rFonts w:asciiTheme="minorHAnsi" w:hAnsiTheme="minorHAnsi" w:cstheme="minorHAnsi"/>
                <w:bCs/>
                <w:sz w:val="22"/>
                <w:szCs w:val="22"/>
              </w:rPr>
              <w:t xml:space="preserve"> </w:t>
            </w:r>
            <w:r w:rsidRPr="00A561D4">
              <w:rPr>
                <w:rFonts w:asciiTheme="minorHAnsi" w:hAnsiTheme="minorHAnsi" w:cstheme="minorHAnsi"/>
                <w:bCs/>
                <w:sz w:val="22"/>
                <w:szCs w:val="22"/>
              </w:rPr>
              <w:t>(13)</w:t>
            </w:r>
          </w:p>
        </w:tc>
        <w:tc>
          <w:tcPr>
            <w:tcW w:w="2254" w:type="dxa"/>
          </w:tcPr>
          <w:p w14:paraId="60BAFA77" w14:textId="6346B991" w:rsidR="00DF060B" w:rsidRPr="00A561D4" w:rsidRDefault="00AD541A"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2 (17)</w:t>
            </w:r>
          </w:p>
        </w:tc>
        <w:tc>
          <w:tcPr>
            <w:tcW w:w="2254" w:type="dxa"/>
          </w:tcPr>
          <w:p w14:paraId="002787E4" w14:textId="4990B571" w:rsidR="00DF060B" w:rsidRPr="00A561D4" w:rsidRDefault="00AD541A"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2 (17)</w:t>
            </w:r>
          </w:p>
        </w:tc>
      </w:tr>
      <w:tr w:rsidR="008C467E" w:rsidRPr="00A561D4" w14:paraId="484D4411" w14:textId="77777777" w:rsidTr="008C467E">
        <w:tc>
          <w:tcPr>
            <w:tcW w:w="1687" w:type="dxa"/>
          </w:tcPr>
          <w:p w14:paraId="09A8BA2E" w14:textId="5E26F225" w:rsidR="008C467E" w:rsidRPr="00A561D4" w:rsidRDefault="008C467E" w:rsidP="00F94DC0">
            <w:pPr>
              <w:spacing w:line="480" w:lineRule="auto"/>
              <w:jc w:val="right"/>
              <w:rPr>
                <w:rFonts w:asciiTheme="minorHAnsi" w:hAnsiTheme="minorHAnsi" w:cstheme="minorHAnsi"/>
                <w:sz w:val="22"/>
                <w:szCs w:val="22"/>
              </w:rPr>
            </w:pPr>
            <w:r w:rsidRPr="00A561D4">
              <w:rPr>
                <w:rFonts w:asciiTheme="minorHAnsi" w:hAnsiTheme="minorHAnsi" w:cstheme="minorHAnsi"/>
                <w:sz w:val="22"/>
                <w:szCs w:val="22"/>
              </w:rPr>
              <w:t>Missing</w:t>
            </w:r>
          </w:p>
        </w:tc>
        <w:tc>
          <w:tcPr>
            <w:tcW w:w="2254" w:type="dxa"/>
          </w:tcPr>
          <w:p w14:paraId="28FB3DF8" w14:textId="1BBD0E40" w:rsidR="008C467E" w:rsidRPr="00A561D4" w:rsidRDefault="00524BB0"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2</w:t>
            </w:r>
          </w:p>
        </w:tc>
        <w:tc>
          <w:tcPr>
            <w:tcW w:w="2254" w:type="dxa"/>
          </w:tcPr>
          <w:p w14:paraId="498522F8" w14:textId="3E6146AE" w:rsidR="008C467E" w:rsidRPr="00A561D4" w:rsidRDefault="008C467E"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6</w:t>
            </w:r>
          </w:p>
        </w:tc>
        <w:tc>
          <w:tcPr>
            <w:tcW w:w="2254" w:type="dxa"/>
          </w:tcPr>
          <w:p w14:paraId="139B4FB3" w14:textId="7E45119E" w:rsidR="008C467E" w:rsidRPr="00A561D4" w:rsidRDefault="008C467E" w:rsidP="00F94DC0">
            <w:pPr>
              <w:spacing w:line="480" w:lineRule="auto"/>
              <w:jc w:val="center"/>
              <w:rPr>
                <w:rFonts w:asciiTheme="minorHAnsi" w:hAnsiTheme="minorHAnsi" w:cstheme="minorHAnsi"/>
                <w:bCs/>
                <w:sz w:val="22"/>
                <w:szCs w:val="22"/>
              </w:rPr>
            </w:pPr>
            <w:r w:rsidRPr="00A561D4">
              <w:rPr>
                <w:rFonts w:asciiTheme="minorHAnsi" w:hAnsiTheme="minorHAnsi" w:cstheme="minorHAnsi"/>
                <w:bCs/>
                <w:sz w:val="22"/>
                <w:szCs w:val="22"/>
              </w:rPr>
              <w:t>6</w:t>
            </w:r>
          </w:p>
        </w:tc>
      </w:tr>
      <w:bookmarkEnd w:id="1"/>
    </w:tbl>
    <w:p w14:paraId="4C77C909" w14:textId="56A69135" w:rsidR="00DF060B" w:rsidRPr="00A561D4" w:rsidRDefault="00DF060B" w:rsidP="00F94DC0">
      <w:pPr>
        <w:spacing w:line="480" w:lineRule="auto"/>
        <w:rPr>
          <w:rFonts w:cstheme="minorHAnsi"/>
          <w:b/>
        </w:rPr>
      </w:pPr>
    </w:p>
    <w:p w14:paraId="06874F2E" w14:textId="0334DD55" w:rsidR="00524BB0" w:rsidRPr="00A561D4" w:rsidRDefault="00524BB0" w:rsidP="00F94DC0">
      <w:pPr>
        <w:spacing w:line="480" w:lineRule="auto"/>
        <w:rPr>
          <w:rFonts w:cstheme="minorHAnsi"/>
          <w:b/>
        </w:rPr>
      </w:pPr>
      <w:r w:rsidRPr="00A561D4">
        <w:rPr>
          <w:rFonts w:cstheme="minorHAnsi"/>
          <w:b/>
        </w:rPr>
        <w:br w:type="page"/>
      </w:r>
    </w:p>
    <w:p w14:paraId="018A926B" w14:textId="5E35B88C" w:rsidR="007E5ADC" w:rsidRPr="00A561D4" w:rsidRDefault="007E5ADC" w:rsidP="00F94DC0">
      <w:pPr>
        <w:spacing w:line="480" w:lineRule="auto"/>
      </w:pPr>
      <w:r w:rsidRPr="00A561D4">
        <w:rPr>
          <w:b/>
        </w:rPr>
        <w:lastRenderedPageBreak/>
        <w:t xml:space="preserve">References: </w:t>
      </w:r>
    </w:p>
    <w:p w14:paraId="676C16BA" w14:textId="77777777" w:rsidR="00192080" w:rsidRPr="00A561D4" w:rsidRDefault="00690526" w:rsidP="00192080">
      <w:pPr>
        <w:pStyle w:val="EndNoteBibliography"/>
        <w:spacing w:after="0"/>
        <w:ind w:left="720" w:hanging="720"/>
      </w:pPr>
      <w:r w:rsidRPr="00A561D4">
        <w:rPr>
          <w:b/>
        </w:rPr>
        <w:fldChar w:fldCharType="begin"/>
      </w:r>
      <w:r w:rsidRPr="00A561D4">
        <w:rPr>
          <w:b/>
        </w:rPr>
        <w:instrText xml:space="preserve"> ADDIN EN.REFLIST </w:instrText>
      </w:r>
      <w:r w:rsidRPr="00A561D4">
        <w:rPr>
          <w:b/>
        </w:rPr>
        <w:fldChar w:fldCharType="separate"/>
      </w:r>
      <w:r w:rsidR="00192080" w:rsidRPr="00A561D4">
        <w:t xml:space="preserve">1. Armstrong DG, Boulton AJ, Bus SA. Diabetic foot ulcers and their recurrence. </w:t>
      </w:r>
      <w:r w:rsidR="00192080" w:rsidRPr="00A561D4">
        <w:rPr>
          <w:i/>
        </w:rPr>
        <w:t>N Engl J Med</w:t>
      </w:r>
      <w:r w:rsidR="00192080" w:rsidRPr="00A561D4">
        <w:t xml:space="preserve"> 2017;376(24):2367-75.</w:t>
      </w:r>
    </w:p>
    <w:p w14:paraId="12A8AE0E" w14:textId="77777777" w:rsidR="00192080" w:rsidRPr="00A561D4" w:rsidRDefault="00192080" w:rsidP="00192080">
      <w:pPr>
        <w:pStyle w:val="EndNoteBibliography"/>
        <w:spacing w:after="0"/>
        <w:ind w:left="720" w:hanging="720"/>
      </w:pPr>
      <w:r w:rsidRPr="00A561D4">
        <w:t xml:space="preserve">2. Ndosi M, Wright-Hughes A, Brown S, et al. Prognosis of the infected diabetic foot ulcer: a 12-month prospective observational study. </w:t>
      </w:r>
      <w:r w:rsidRPr="00A561D4">
        <w:rPr>
          <w:i/>
        </w:rPr>
        <w:t>Diabet Med</w:t>
      </w:r>
      <w:r w:rsidRPr="00A561D4">
        <w:t xml:space="preserve"> 2018;35(1):78-88. doi: 10.1111/dme.13537 [published Online First: 2017/10/31]</w:t>
      </w:r>
    </w:p>
    <w:p w14:paraId="26BBF16E" w14:textId="77777777" w:rsidR="00192080" w:rsidRPr="00A561D4" w:rsidRDefault="00192080" w:rsidP="00192080">
      <w:pPr>
        <w:pStyle w:val="EndNoteBibliography"/>
        <w:spacing w:after="0"/>
        <w:ind w:left="720" w:hanging="720"/>
      </w:pPr>
      <w:r w:rsidRPr="00A561D4">
        <w:t>3. Excellence NIfHaC. NICE Guideline (NG19): Diabetic foot Problems: prevention and management, 2015 (Updated 2016).</w:t>
      </w:r>
    </w:p>
    <w:p w14:paraId="1E6406E2" w14:textId="77777777" w:rsidR="00192080" w:rsidRPr="00A561D4" w:rsidRDefault="00192080" w:rsidP="00192080">
      <w:pPr>
        <w:pStyle w:val="EndNoteBibliography"/>
        <w:spacing w:after="0"/>
        <w:ind w:left="720" w:hanging="720"/>
      </w:pPr>
      <w:r w:rsidRPr="00A561D4">
        <w:t>4. Kerr M. Foot care for Peaople with Diabetes: The Economic Case for Change: Insight Health Economics, 2017.</w:t>
      </w:r>
    </w:p>
    <w:p w14:paraId="2704856D" w14:textId="77777777" w:rsidR="00192080" w:rsidRPr="00A561D4" w:rsidRDefault="00192080" w:rsidP="00192080">
      <w:pPr>
        <w:pStyle w:val="EndNoteBibliography"/>
        <w:spacing w:after="0"/>
        <w:ind w:left="720" w:hanging="720"/>
      </w:pPr>
      <w:r w:rsidRPr="00A561D4">
        <w:t xml:space="preserve">5. Boulton AJ, Vileikyte L, Ragnarson-Tennvall G, et al. The global burden of diabetic foot disease. </w:t>
      </w:r>
      <w:r w:rsidRPr="00A561D4">
        <w:rPr>
          <w:i/>
        </w:rPr>
        <w:t>Lancet</w:t>
      </w:r>
      <w:r w:rsidRPr="00A561D4">
        <w:t xml:space="preserve"> 2005;366(9498):1719-24. doi: 10.1016/S0140-6736(05)67698-2 [published Online First: 2005/11/18]</w:t>
      </w:r>
    </w:p>
    <w:p w14:paraId="79D463DF" w14:textId="77777777" w:rsidR="00192080" w:rsidRPr="00A561D4" w:rsidRDefault="00192080" w:rsidP="00192080">
      <w:pPr>
        <w:pStyle w:val="EndNoteBibliography"/>
        <w:spacing w:after="0"/>
        <w:ind w:left="720" w:hanging="720"/>
      </w:pPr>
      <w:r w:rsidRPr="00A561D4">
        <w:t xml:space="preserve">6. Bus SA, Lavery LA, Monteiro-Soares M, et al. Guidelines on the prevention of foot ulcers in persons with diabetes (IWGDF 2019 update). </w:t>
      </w:r>
      <w:r w:rsidRPr="00A561D4">
        <w:rPr>
          <w:i/>
        </w:rPr>
        <w:t>Diabetes Metab Res Rev</w:t>
      </w:r>
      <w:r w:rsidRPr="00A561D4">
        <w:t xml:space="preserve"> 2020;36 Suppl 1:e3269. doi: 10.1002/dmrr.3269 [published Online First: 2020/03/17]</w:t>
      </w:r>
    </w:p>
    <w:p w14:paraId="1CB47674" w14:textId="77777777" w:rsidR="00192080" w:rsidRPr="00A561D4" w:rsidRDefault="00192080" w:rsidP="00192080">
      <w:pPr>
        <w:pStyle w:val="EndNoteBibliography"/>
        <w:spacing w:after="0"/>
        <w:ind w:left="720" w:hanging="720"/>
      </w:pPr>
      <w:r w:rsidRPr="00A561D4">
        <w:t xml:space="preserve">7. Elraiyah T, Prutsky G, Domecq JP, et al. A systematic review and meta-analysis of off-loading methods for diabetic foot ulcers. </w:t>
      </w:r>
      <w:r w:rsidRPr="00A561D4">
        <w:rPr>
          <w:i/>
        </w:rPr>
        <w:t>J Vasc Surg</w:t>
      </w:r>
      <w:r w:rsidRPr="00A561D4">
        <w:t xml:space="preserve"> 2016;63(2 Suppl):59S-68S e1-2. doi: 10.1016/j.jvs.2015.10.006 [published Online First: 2016/01/26]</w:t>
      </w:r>
    </w:p>
    <w:p w14:paraId="04678C8E" w14:textId="77777777" w:rsidR="00192080" w:rsidRPr="00A561D4" w:rsidRDefault="00192080" w:rsidP="00192080">
      <w:pPr>
        <w:pStyle w:val="EndNoteBibliography"/>
        <w:spacing w:after="0"/>
        <w:ind w:left="720" w:hanging="720"/>
      </w:pPr>
      <w:r w:rsidRPr="00A561D4">
        <w:t xml:space="preserve">8. de Oliveira AL, Moore Z. Treatment of the diabetic foot by offloading: a systematic review. </w:t>
      </w:r>
      <w:r w:rsidRPr="00A561D4">
        <w:rPr>
          <w:i/>
        </w:rPr>
        <w:t>J Wound Care</w:t>
      </w:r>
      <w:r w:rsidRPr="00A561D4">
        <w:t xml:space="preserve"> 2015;24(12):560, 62-70. doi: 10.12968/jowc.2015.24.12.560 [published Online First: 2015/12/15]</w:t>
      </w:r>
    </w:p>
    <w:p w14:paraId="51634086" w14:textId="77777777" w:rsidR="00192080" w:rsidRPr="00A561D4" w:rsidRDefault="00192080" w:rsidP="00192080">
      <w:pPr>
        <w:pStyle w:val="EndNoteBibliography"/>
        <w:spacing w:after="0"/>
        <w:ind w:left="720" w:hanging="720"/>
      </w:pPr>
      <w:r w:rsidRPr="00A561D4">
        <w:t xml:space="preserve">9. Bus SA, Armstrong DG, Gooday C, et al. Guidelines on offloading foot ulcers in persons with diabetes (IWGDF 2019 Update). </w:t>
      </w:r>
      <w:r w:rsidRPr="00A561D4">
        <w:rPr>
          <w:i/>
        </w:rPr>
        <w:t>Diabetes Metab Res Rev</w:t>
      </w:r>
      <w:r w:rsidRPr="00A561D4">
        <w:t xml:space="preserve"> 2019;36 Suppl 1:e3274.</w:t>
      </w:r>
    </w:p>
    <w:p w14:paraId="7799BFA4" w14:textId="77777777" w:rsidR="00192080" w:rsidRPr="00A561D4" w:rsidRDefault="00192080" w:rsidP="00192080">
      <w:pPr>
        <w:pStyle w:val="EndNoteBibliography"/>
        <w:spacing w:after="0"/>
        <w:ind w:left="720" w:hanging="720"/>
      </w:pPr>
      <w:r w:rsidRPr="00A561D4">
        <w:t xml:space="preserve">10. Bus SA, van Deursen RW, Armstrong DG, et al. Footwear and offloading interventions to prevent and heal foot ulcers and reduce plantar pressure in patients with diabetes: a systematic review. </w:t>
      </w:r>
      <w:r w:rsidRPr="00A561D4">
        <w:rPr>
          <w:i/>
        </w:rPr>
        <w:t>Diabetes Metab Res Rev</w:t>
      </w:r>
      <w:r w:rsidRPr="00A561D4">
        <w:t xml:space="preserve"> 2016;32 Suppl 1:99-118. doi: 10.1002/dmrr.2702 [published Online First: 2015/09/06]</w:t>
      </w:r>
    </w:p>
    <w:p w14:paraId="16850351" w14:textId="77777777" w:rsidR="00192080" w:rsidRPr="00A561D4" w:rsidRDefault="00192080" w:rsidP="00192080">
      <w:pPr>
        <w:pStyle w:val="EndNoteBibliography"/>
        <w:spacing w:after="0"/>
        <w:ind w:left="720" w:hanging="720"/>
      </w:pPr>
      <w:r w:rsidRPr="00A561D4">
        <w:t xml:space="preserve">11. Jarl G, van Netten JJ, Lazzarini PA, et al. Should weight-bearing activity be reduced during healing of plantar diabetic foot ulcers, even when using appropriate offloading devices? </w:t>
      </w:r>
      <w:r w:rsidRPr="00A561D4">
        <w:rPr>
          <w:i/>
        </w:rPr>
        <w:t>Diabetes Res Clin Pract</w:t>
      </w:r>
      <w:r w:rsidRPr="00A561D4">
        <w:t xml:space="preserve"> 2021;175:108733. doi: 10.1016/j.diabres.2021.108733 [published Online First: 2021/03/14]</w:t>
      </w:r>
    </w:p>
    <w:p w14:paraId="35B02360" w14:textId="77777777" w:rsidR="00192080" w:rsidRPr="00A561D4" w:rsidRDefault="00192080" w:rsidP="00192080">
      <w:pPr>
        <w:pStyle w:val="EndNoteBibliography"/>
        <w:spacing w:after="0"/>
        <w:ind w:left="720" w:hanging="720"/>
      </w:pPr>
      <w:r w:rsidRPr="00A561D4">
        <w:t xml:space="preserve">12. Armstrong DG, Lavery LA, Wrobel JS, et al. Quality of life in healing diabetic wounds: does the end justify the means? </w:t>
      </w:r>
      <w:r w:rsidRPr="00A561D4">
        <w:rPr>
          <w:i/>
        </w:rPr>
        <w:t>J Foot Ankle Surg</w:t>
      </w:r>
      <w:r w:rsidRPr="00A561D4">
        <w:t xml:space="preserve"> 2008;47(4):278-82. doi: 10.1053/j.jfas.2008.02.015 [published Online First: 2008/07/02]</w:t>
      </w:r>
    </w:p>
    <w:p w14:paraId="33EF6323" w14:textId="77777777" w:rsidR="00192080" w:rsidRPr="00A561D4" w:rsidRDefault="00192080" w:rsidP="00192080">
      <w:pPr>
        <w:pStyle w:val="EndNoteBibliography"/>
        <w:spacing w:after="0"/>
        <w:ind w:left="720" w:hanging="720"/>
      </w:pPr>
      <w:r w:rsidRPr="00A561D4">
        <w:t xml:space="preserve">13. Health Quality O. Fibreglass Total Contact Casting, Removable Cast Walkers, and Irremovable Cast Walkers to Treat Diabetic Neuropathic Foot Ulcers: A Health Technology Assessment. </w:t>
      </w:r>
      <w:r w:rsidRPr="00A561D4">
        <w:rPr>
          <w:i/>
        </w:rPr>
        <w:t>Ont Health Technol Assess Ser</w:t>
      </w:r>
      <w:r w:rsidRPr="00A561D4">
        <w:t xml:space="preserve"> 2017;17(12):1-124. [published Online First: 2017/10/11]</w:t>
      </w:r>
    </w:p>
    <w:p w14:paraId="68605F35" w14:textId="77777777" w:rsidR="00192080" w:rsidRPr="00A561D4" w:rsidRDefault="00192080" w:rsidP="00192080">
      <w:pPr>
        <w:pStyle w:val="EndNoteBibliography"/>
        <w:spacing w:after="0"/>
        <w:ind w:left="720" w:hanging="720"/>
      </w:pPr>
      <w:r w:rsidRPr="00A561D4">
        <w:t xml:space="preserve">14. Piaggesi A, Goretti C, Iacopi E, et al. Comparison of Removable and Irremovable Walking Boot to Total Contact Casting in Offloading the Neuropathic Diabetic Foot Ulceration. </w:t>
      </w:r>
      <w:r w:rsidRPr="00A561D4">
        <w:rPr>
          <w:i/>
        </w:rPr>
        <w:t>Foot Ankle Int</w:t>
      </w:r>
      <w:r w:rsidRPr="00A561D4">
        <w:t xml:space="preserve"> 2016;37(8):855-61. doi: 10.1177/1071100716643429 [published Online First: 2016/04/17]</w:t>
      </w:r>
    </w:p>
    <w:p w14:paraId="41F71A52" w14:textId="77777777" w:rsidR="00192080" w:rsidRPr="00A561D4" w:rsidRDefault="00192080" w:rsidP="00192080">
      <w:pPr>
        <w:pStyle w:val="EndNoteBibliography"/>
        <w:spacing w:after="0"/>
        <w:ind w:left="720" w:hanging="720"/>
      </w:pPr>
      <w:r w:rsidRPr="00A561D4">
        <w:t xml:space="preserve">15. Lavery LA, Armstrong DG, Harkless LB. Classification of diabetic foot wounds. </w:t>
      </w:r>
      <w:r w:rsidRPr="00A561D4">
        <w:rPr>
          <w:i/>
        </w:rPr>
        <w:t>J Foot Ankle Surg</w:t>
      </w:r>
      <w:r w:rsidRPr="00A561D4">
        <w:t xml:space="preserve"> 1996;35(6):528-31. doi: 10.1016/s1067-2516(96)80125-6 [published Online First: 1996/11/01]</w:t>
      </w:r>
    </w:p>
    <w:p w14:paraId="3626CF34" w14:textId="77777777" w:rsidR="00192080" w:rsidRPr="00A561D4" w:rsidRDefault="00192080" w:rsidP="00192080">
      <w:pPr>
        <w:pStyle w:val="EndNoteBibliography"/>
        <w:spacing w:after="0"/>
        <w:ind w:left="720" w:hanging="720"/>
      </w:pPr>
      <w:r w:rsidRPr="00A561D4">
        <w:t xml:space="preserve">16. Ward J, McNulty P, Abetz L. Measuring the impact of diabetic foot ulcers on quality of life from th epatient's perpective. </w:t>
      </w:r>
      <w:r w:rsidRPr="00A561D4">
        <w:rPr>
          <w:i/>
        </w:rPr>
        <w:t>Value Health</w:t>
      </w:r>
      <w:r w:rsidRPr="00A561D4">
        <w:t xml:space="preserve"> 1999;2(1):18.</w:t>
      </w:r>
    </w:p>
    <w:p w14:paraId="1C2F8AEC" w14:textId="77777777" w:rsidR="00192080" w:rsidRPr="00A561D4" w:rsidRDefault="00192080" w:rsidP="00192080">
      <w:pPr>
        <w:pStyle w:val="EndNoteBibliography"/>
        <w:spacing w:after="0"/>
        <w:ind w:left="720" w:hanging="720"/>
      </w:pPr>
      <w:r w:rsidRPr="00A561D4">
        <w:t xml:space="preserve">17. Abetz L, Sutton M, Brady L, et al. The Diabetic Foot Ulcer Scale (DFS): a quality of life instrument for use in clinical trials. </w:t>
      </w:r>
      <w:r w:rsidRPr="00A561D4">
        <w:rPr>
          <w:i/>
        </w:rPr>
        <w:t>Practical Diabetes International</w:t>
      </w:r>
      <w:r w:rsidRPr="00A561D4">
        <w:t xml:space="preserve"> 2002;19(6):167-75.</w:t>
      </w:r>
    </w:p>
    <w:p w14:paraId="7D2981FE" w14:textId="77777777" w:rsidR="00192080" w:rsidRPr="00A561D4" w:rsidRDefault="00192080" w:rsidP="00192080">
      <w:pPr>
        <w:pStyle w:val="EndNoteBibliography"/>
        <w:spacing w:after="0"/>
        <w:ind w:left="720" w:hanging="720"/>
      </w:pPr>
      <w:r w:rsidRPr="00A561D4">
        <w:t xml:space="preserve">18. Armstong T, Bull FC. Development of the World Health Organization Gobal Physical Activity Questionnaire (GPAQ). </w:t>
      </w:r>
      <w:r w:rsidRPr="00A561D4">
        <w:rPr>
          <w:i/>
        </w:rPr>
        <w:t>Public Health</w:t>
      </w:r>
      <w:r w:rsidRPr="00A561D4">
        <w:t xml:space="preserve"> 2006;14:66-70. doi: doi:10.1007/s10389-006-0024-x </w:t>
      </w:r>
    </w:p>
    <w:p w14:paraId="668A56F1" w14:textId="77777777" w:rsidR="00192080" w:rsidRPr="00A561D4" w:rsidRDefault="00192080" w:rsidP="00192080">
      <w:pPr>
        <w:pStyle w:val="EndNoteBibliography"/>
        <w:spacing w:after="0"/>
        <w:ind w:left="720" w:hanging="720"/>
      </w:pPr>
      <w:r w:rsidRPr="00A561D4">
        <w:lastRenderedPageBreak/>
        <w:t xml:space="preserve">19. Bull FC, Maslin TS, Armstrong T. Global physical activity questionnaire (GPAQ): nine country reliability and validity study. </w:t>
      </w:r>
      <w:r w:rsidRPr="00A561D4">
        <w:rPr>
          <w:i/>
        </w:rPr>
        <w:t>J Phys Act Health</w:t>
      </w:r>
      <w:r w:rsidRPr="00A561D4">
        <w:t xml:space="preserve"> 2009;6(6):790-804. doi: 10.1123/jpah.6.6.790 [published Online First: 2010/01/28]</w:t>
      </w:r>
    </w:p>
    <w:p w14:paraId="11E12A04" w14:textId="77777777" w:rsidR="00192080" w:rsidRPr="00A561D4" w:rsidRDefault="00192080" w:rsidP="00192080">
      <w:pPr>
        <w:pStyle w:val="EndNoteBibliography"/>
        <w:spacing w:after="0"/>
        <w:ind w:left="720" w:hanging="720"/>
      </w:pPr>
      <w:r w:rsidRPr="00A561D4">
        <w:t xml:space="preserve">20. Julious SA. Sample size of 12 per group rule of thumb for a pilot study. </w:t>
      </w:r>
      <w:r w:rsidRPr="00A561D4">
        <w:rPr>
          <w:i/>
        </w:rPr>
        <w:t>Pharm Stat</w:t>
      </w:r>
      <w:r w:rsidRPr="00A561D4">
        <w:t xml:space="preserve"> 2005;4(4):287-91.</w:t>
      </w:r>
    </w:p>
    <w:p w14:paraId="6641BCDF" w14:textId="77777777" w:rsidR="00192080" w:rsidRPr="00A561D4" w:rsidRDefault="00192080" w:rsidP="00192080">
      <w:pPr>
        <w:pStyle w:val="EndNoteBibliography"/>
        <w:spacing w:after="0"/>
        <w:ind w:left="720" w:hanging="720"/>
      </w:pPr>
      <w:r w:rsidRPr="00A561D4">
        <w:t xml:space="preserve">21. Lee M, van Netten JJ, Sheahan H, et al. Moderate-to-Vigorous-Intensity Physical Activity Observed in People With Diabetes-Related Foot Ulcers Over a One-Week Period. </w:t>
      </w:r>
      <w:r w:rsidRPr="00A561D4">
        <w:rPr>
          <w:i/>
        </w:rPr>
        <w:t>J Diabetes Sci Technol</w:t>
      </w:r>
      <w:r w:rsidRPr="00A561D4">
        <w:t xml:space="preserve"> 2019;13(5):827-35. doi: 10.1177/1932296819848735 [published Online First: 2019/05/30]</w:t>
      </w:r>
    </w:p>
    <w:p w14:paraId="6EA22B2F" w14:textId="77777777" w:rsidR="00192080" w:rsidRPr="00A561D4" w:rsidRDefault="00192080" w:rsidP="00192080">
      <w:pPr>
        <w:pStyle w:val="EndNoteBibliography"/>
        <w:spacing w:after="0"/>
        <w:ind w:left="720" w:hanging="720"/>
      </w:pPr>
      <w:r w:rsidRPr="00A561D4">
        <w:t xml:space="preserve">22. Tran MM, Haley MN. Does exercise improve healing of diabetic foot ulcers? A systematic review. </w:t>
      </w:r>
      <w:r w:rsidRPr="00A561D4">
        <w:rPr>
          <w:i/>
        </w:rPr>
        <w:t>J Foot Ankle Res</w:t>
      </w:r>
      <w:r w:rsidRPr="00A561D4">
        <w:t xml:space="preserve"> 2021;14(1):19. doi: 10.1186/s13047-021-00456-w [published Online First: 2021/03/22]</w:t>
      </w:r>
    </w:p>
    <w:p w14:paraId="79998EA3" w14:textId="77777777" w:rsidR="00192080" w:rsidRPr="00A561D4" w:rsidRDefault="00192080" w:rsidP="00192080">
      <w:pPr>
        <w:pStyle w:val="EndNoteBibliography"/>
        <w:spacing w:after="0"/>
        <w:ind w:left="720" w:hanging="720"/>
      </w:pPr>
      <w:r w:rsidRPr="00A561D4">
        <w:t xml:space="preserve">23. Papatheodorou K, Banach M, Bekiari E, et al. Complications of Diabetes 2017. </w:t>
      </w:r>
      <w:r w:rsidRPr="00A561D4">
        <w:rPr>
          <w:i/>
        </w:rPr>
        <w:t>J Diabetes Res</w:t>
      </w:r>
      <w:r w:rsidRPr="00A561D4">
        <w:t xml:space="preserve"> 2018;2018:3086167. doi: 10.1155/2018/3086167 [published Online First: 2018/05/02]</w:t>
      </w:r>
    </w:p>
    <w:p w14:paraId="1E441AD0" w14:textId="77777777" w:rsidR="00192080" w:rsidRPr="00A561D4" w:rsidRDefault="00192080" w:rsidP="00192080">
      <w:pPr>
        <w:pStyle w:val="EndNoteBibliography"/>
        <w:spacing w:after="0"/>
        <w:ind w:left="720" w:hanging="720"/>
      </w:pPr>
      <w:r w:rsidRPr="00A561D4">
        <w:t xml:space="preserve">24. Colberg SR, Sigal RJ, Fernhall B, et al. Exercise and type 2 diabetes: the American College of Sports Medicine and the American Diabetes Association: joint position statement executive summary. </w:t>
      </w:r>
      <w:r w:rsidRPr="00A561D4">
        <w:rPr>
          <w:i/>
        </w:rPr>
        <w:t>Diabetes Care</w:t>
      </w:r>
      <w:r w:rsidRPr="00A561D4">
        <w:t xml:space="preserve"> 2010;33(12):2692-6. doi: 10.2337/dc10-1548 [published Online First: 2010/12/01]</w:t>
      </w:r>
    </w:p>
    <w:p w14:paraId="3D350B04" w14:textId="77777777" w:rsidR="00192080" w:rsidRPr="00A561D4" w:rsidRDefault="00192080" w:rsidP="00192080">
      <w:pPr>
        <w:pStyle w:val="EndNoteBibliography"/>
        <w:spacing w:after="0"/>
        <w:ind w:left="720" w:hanging="720"/>
      </w:pPr>
      <w:r w:rsidRPr="00A561D4">
        <w:t xml:space="preserve">25. Colberg SR, Sigal RJ, Yardley JE, et al. Physical Activity/Exercise and Diabetes: A Position Statement of the American Diabetes Association. </w:t>
      </w:r>
      <w:r w:rsidRPr="00A561D4">
        <w:rPr>
          <w:i/>
        </w:rPr>
        <w:t>Diabetes Care</w:t>
      </w:r>
      <w:r w:rsidRPr="00A561D4">
        <w:t xml:space="preserve"> 2016;39(11):2065-79. doi: 10.2337/dc16-1728 [published Online First: 2016/12/08]</w:t>
      </w:r>
    </w:p>
    <w:p w14:paraId="03E4CE03" w14:textId="77777777" w:rsidR="00192080" w:rsidRPr="00A561D4" w:rsidRDefault="00192080" w:rsidP="00192080">
      <w:pPr>
        <w:pStyle w:val="EndNoteBibliography"/>
        <w:spacing w:after="0"/>
        <w:ind w:left="720" w:hanging="720"/>
      </w:pPr>
      <w:r w:rsidRPr="00A561D4">
        <w:t xml:space="preserve">26. Thomas DE, Elliott EJ, Naughton GA. Exercise for type 2 diabetes mellitus. </w:t>
      </w:r>
      <w:r w:rsidRPr="00A561D4">
        <w:rPr>
          <w:i/>
        </w:rPr>
        <w:t>Cochrane Database Syst Rev</w:t>
      </w:r>
      <w:r w:rsidRPr="00A561D4">
        <w:t xml:space="preserve"> 2006(3):CD002968. doi: 10.1002/14651858.CD002968.pub2 [published Online First: 2006/07/21]</w:t>
      </w:r>
    </w:p>
    <w:p w14:paraId="68664D00" w14:textId="77777777" w:rsidR="00192080" w:rsidRPr="00A561D4" w:rsidRDefault="00192080" w:rsidP="00192080">
      <w:pPr>
        <w:pStyle w:val="EndNoteBibliography"/>
        <w:spacing w:after="0"/>
        <w:ind w:left="720" w:hanging="720"/>
      </w:pPr>
      <w:r w:rsidRPr="00A561D4">
        <w:t xml:space="preserve">27. Armstrong DG, Nguyen HC, Lavery LA, et al. Off-loading the diabetic foot wound: a randomized clinical trial. </w:t>
      </w:r>
      <w:r w:rsidRPr="00A561D4">
        <w:rPr>
          <w:i/>
        </w:rPr>
        <w:t>Diabetes Care</w:t>
      </w:r>
      <w:r w:rsidRPr="00A561D4">
        <w:t xml:space="preserve"> 2001;24(6):1019-22. doi: 10.2337/diacare.24.6.1019 [published Online First: 2001/05/26]</w:t>
      </w:r>
    </w:p>
    <w:p w14:paraId="012A2781" w14:textId="77777777" w:rsidR="00192080" w:rsidRPr="00A561D4" w:rsidRDefault="00192080" w:rsidP="00192080">
      <w:pPr>
        <w:pStyle w:val="EndNoteBibliography"/>
        <w:spacing w:after="0"/>
        <w:ind w:left="720" w:hanging="720"/>
      </w:pPr>
      <w:r w:rsidRPr="00A561D4">
        <w:t xml:space="preserve">28. Bus SA, van Netten JJ, Kottink AI, et al. The efficacy of removable devices to offload and heal neuropathic plantar forefoot ulcers in people with diabetes: a single-blinded multicentre randomised controlled trial. </w:t>
      </w:r>
      <w:r w:rsidRPr="00A561D4">
        <w:rPr>
          <w:i/>
        </w:rPr>
        <w:t>Int Wound J</w:t>
      </w:r>
      <w:r w:rsidRPr="00A561D4">
        <w:t xml:space="preserve"> 2018;15(1):65-74. doi: 10.1111/iwj.12835 [published Online First: 2017/10/24]</w:t>
      </w:r>
    </w:p>
    <w:p w14:paraId="39D5C595" w14:textId="77777777" w:rsidR="00192080" w:rsidRPr="00A561D4" w:rsidRDefault="00192080" w:rsidP="00192080">
      <w:pPr>
        <w:pStyle w:val="EndNoteBibliography"/>
        <w:spacing w:after="0"/>
        <w:ind w:left="720" w:hanging="720"/>
      </w:pPr>
      <w:r w:rsidRPr="00A561D4">
        <w:t xml:space="preserve">29. van Netten JJ, van Baal JG, Bril A, et al. An exploratory study on differences in cumulative plantar tissue stress between healing and non-healing plantar neuropathic diabetic foot ulcers. </w:t>
      </w:r>
      <w:r w:rsidRPr="00A561D4">
        <w:rPr>
          <w:i/>
        </w:rPr>
        <w:t>Clin Biomech</w:t>
      </w:r>
      <w:r w:rsidRPr="00A561D4">
        <w:t xml:space="preserve"> 2018;53:86-92. doi: 10.1016/j.clinbiomech.2018.02.012 [published Online First: 2018/02/25]</w:t>
      </w:r>
    </w:p>
    <w:p w14:paraId="12BD2CEE" w14:textId="77777777" w:rsidR="00192080" w:rsidRPr="00A561D4" w:rsidRDefault="00192080" w:rsidP="00192080">
      <w:pPr>
        <w:pStyle w:val="EndNoteBibliography"/>
        <w:spacing w:after="0"/>
        <w:ind w:left="720" w:hanging="720"/>
      </w:pPr>
      <w:r w:rsidRPr="00A561D4">
        <w:t xml:space="preserve">30. Appell HJ. Muscular atrophy following immobilisation. A review. </w:t>
      </w:r>
      <w:r w:rsidRPr="00A561D4">
        <w:rPr>
          <w:i/>
        </w:rPr>
        <w:t>Sports Med</w:t>
      </w:r>
      <w:r w:rsidRPr="00A561D4">
        <w:t xml:space="preserve"> 1990;10(1):42-58. doi: 10.2165/00007256-199010010-00005 [published Online First: 1990/07/01]</w:t>
      </w:r>
    </w:p>
    <w:p w14:paraId="04528A11" w14:textId="77777777" w:rsidR="00192080" w:rsidRPr="00A561D4" w:rsidRDefault="00192080" w:rsidP="00192080">
      <w:pPr>
        <w:pStyle w:val="EndNoteBibliography"/>
        <w:spacing w:after="0"/>
        <w:ind w:left="720" w:hanging="720"/>
      </w:pPr>
      <w:r w:rsidRPr="00A561D4">
        <w:t xml:space="preserve">31. Sinacore DR, Hastings MK, Bohnert KL, et al. Immobilization-induced osteolysis and recovery in neuropathic foot impairments. </w:t>
      </w:r>
      <w:r w:rsidRPr="00A561D4">
        <w:rPr>
          <w:i/>
        </w:rPr>
        <w:t>Bone</w:t>
      </w:r>
      <w:r w:rsidRPr="00A561D4">
        <w:t xml:space="preserve"> 2017;105:237-44. doi: 10.1016/j.bone.2017.09.009 [published Online First: 2017/09/25]</w:t>
      </w:r>
    </w:p>
    <w:p w14:paraId="4B190537" w14:textId="77777777" w:rsidR="00192080" w:rsidRPr="00A561D4" w:rsidRDefault="00192080" w:rsidP="00192080">
      <w:pPr>
        <w:pStyle w:val="EndNoteBibliography"/>
        <w:ind w:left="720" w:hanging="720"/>
      </w:pPr>
      <w:r w:rsidRPr="00A561D4">
        <w:t xml:space="preserve">32. Diamond JE, Mueller MJ, Delitto A. Effect of total contact cast immobilization on subtalar and talocrural joint motion in patients with diabetes mellitus. </w:t>
      </w:r>
      <w:r w:rsidRPr="00A561D4">
        <w:rPr>
          <w:i/>
        </w:rPr>
        <w:t>Phys Ther</w:t>
      </w:r>
      <w:r w:rsidRPr="00A561D4">
        <w:t xml:space="preserve"> 1993;73(5):310-5. doi: 10.1093/ptj/73.5.310 [published Online First: 1993/05/01]</w:t>
      </w:r>
    </w:p>
    <w:p w14:paraId="65942067" w14:textId="7EA2EADC" w:rsidR="00B8456D" w:rsidRPr="00A561D4" w:rsidRDefault="00690526" w:rsidP="00F94DC0">
      <w:pPr>
        <w:spacing w:line="480" w:lineRule="auto"/>
      </w:pPr>
      <w:r w:rsidRPr="00A561D4">
        <w:rPr>
          <w:b/>
        </w:rPr>
        <w:fldChar w:fldCharType="end"/>
      </w:r>
    </w:p>
    <w:p w14:paraId="6B034E1F" w14:textId="77777777" w:rsidR="00A561D4" w:rsidRDefault="00A561D4">
      <w:pPr>
        <w:rPr>
          <w:b/>
        </w:rPr>
      </w:pPr>
      <w:r>
        <w:rPr>
          <w:b/>
        </w:rPr>
        <w:br w:type="page"/>
      </w:r>
    </w:p>
    <w:p w14:paraId="7EABEFED" w14:textId="6C35E79C" w:rsidR="00B8456D" w:rsidRPr="00A561D4" w:rsidRDefault="00B8456D" w:rsidP="00F94DC0">
      <w:pPr>
        <w:spacing w:line="480" w:lineRule="auto"/>
        <w:rPr>
          <w:b/>
        </w:rPr>
      </w:pPr>
      <w:r w:rsidRPr="00A561D4">
        <w:rPr>
          <w:b/>
        </w:rPr>
        <w:lastRenderedPageBreak/>
        <w:t>Acknowledgements:</w:t>
      </w:r>
    </w:p>
    <w:p w14:paraId="25204625" w14:textId="77777777" w:rsidR="00872A05" w:rsidRPr="00A561D4" w:rsidRDefault="00872A05" w:rsidP="00F94DC0">
      <w:pPr>
        <w:spacing w:line="480" w:lineRule="auto"/>
      </w:pPr>
      <w:r w:rsidRPr="00A561D4">
        <w:t xml:space="preserve">We would like to thank all the participants to this study for their time and commitment. We also thank the Podiatry service within Solent NHS Trust for their support in conducting research within a clinical service, and the research and development team, particularly Helen Romer, for their support during study set-up and data collection.  </w:t>
      </w:r>
    </w:p>
    <w:p w14:paraId="1A6C85B8" w14:textId="77777777" w:rsidR="00C40C62" w:rsidRPr="00A561D4" w:rsidRDefault="00C40C62" w:rsidP="00F94DC0">
      <w:pPr>
        <w:spacing w:line="480" w:lineRule="auto"/>
        <w:rPr>
          <w:b/>
        </w:rPr>
      </w:pPr>
    </w:p>
    <w:p w14:paraId="2A9563AB" w14:textId="401D53BE" w:rsidR="00EA5DE1" w:rsidRPr="00A561D4" w:rsidRDefault="00EA5DE1" w:rsidP="00EA5DE1">
      <w:pPr>
        <w:spacing w:line="480" w:lineRule="auto"/>
        <w:rPr>
          <w:b/>
        </w:rPr>
      </w:pPr>
      <w:r w:rsidRPr="00A561D4">
        <w:rPr>
          <w:b/>
        </w:rPr>
        <w:t>Funding:</w:t>
      </w:r>
    </w:p>
    <w:p w14:paraId="0A708B03" w14:textId="229656DB" w:rsidR="00EA5DE1" w:rsidRPr="00A561D4" w:rsidRDefault="00EA5DE1" w:rsidP="00EA5DE1">
      <w:pPr>
        <w:spacing w:line="480" w:lineRule="auto"/>
      </w:pPr>
      <w:r w:rsidRPr="00A561D4">
        <w:t xml:space="preserve">This report is independent research arising from TD being supported to undertake a </w:t>
      </w:r>
      <w:proofErr w:type="gramStart"/>
      <w:r w:rsidRPr="00A561D4">
        <w:t>Masters in Clinical Research</w:t>
      </w:r>
      <w:proofErr w:type="gramEnd"/>
      <w:r w:rsidRPr="00A561D4">
        <w:t xml:space="preserve"> (MRes) Fellowship from The National Institute for Health Research</w:t>
      </w:r>
      <w:r w:rsidR="00F00AE3" w:rsidRPr="00A561D4">
        <w:t xml:space="preserve">. </w:t>
      </w:r>
    </w:p>
    <w:p w14:paraId="491A93A1" w14:textId="3C5BF060" w:rsidR="00EA5DE1" w:rsidRPr="00A561D4" w:rsidRDefault="00EA5DE1" w:rsidP="00EA5DE1">
      <w:pPr>
        <w:spacing w:line="480" w:lineRule="auto"/>
      </w:pPr>
      <w:r w:rsidRPr="00A561D4">
        <w:t>MB and JB are supported from NIHR Research Capability Funding via University Hospitals Coventry and Warwickshire.</w:t>
      </w:r>
    </w:p>
    <w:p w14:paraId="2E216D51" w14:textId="536B791E" w:rsidR="00F00AE3" w:rsidRPr="00A561D4" w:rsidRDefault="00F00AE3" w:rsidP="00EA5DE1">
      <w:pPr>
        <w:spacing w:line="480" w:lineRule="auto"/>
      </w:pPr>
      <w:r w:rsidRPr="00A561D4">
        <w:rPr>
          <w:rFonts w:ascii="Calibri" w:hAnsi="Calibri" w:cs="Arial"/>
        </w:rPr>
        <w:t xml:space="preserve">The views and opinions expressed herein are those of the authors and do not necessarily reflect those of National Institute for Health Research, </w:t>
      </w:r>
      <w:proofErr w:type="gramStart"/>
      <w:r w:rsidRPr="00A561D4">
        <w:rPr>
          <w:rFonts w:ascii="Calibri" w:hAnsi="Calibri" w:cs="Arial"/>
        </w:rPr>
        <w:t>NHS</w:t>
      </w:r>
      <w:proofErr w:type="gramEnd"/>
      <w:r w:rsidRPr="00A561D4">
        <w:rPr>
          <w:rFonts w:ascii="Calibri" w:hAnsi="Calibri" w:cs="Arial"/>
        </w:rPr>
        <w:t xml:space="preserve"> or the Department of Health.</w:t>
      </w:r>
    </w:p>
    <w:p w14:paraId="4DC32D74" w14:textId="52A01F21" w:rsidR="00B8456D" w:rsidRPr="00A561D4" w:rsidRDefault="00B8456D" w:rsidP="00F94DC0">
      <w:pPr>
        <w:spacing w:line="480" w:lineRule="auto"/>
        <w:rPr>
          <w:b/>
        </w:rPr>
      </w:pPr>
      <w:r w:rsidRPr="00A561D4">
        <w:rPr>
          <w:b/>
        </w:rPr>
        <w:t>Authors contributions:</w:t>
      </w:r>
    </w:p>
    <w:p w14:paraId="224ECA12" w14:textId="2DD28AF3" w:rsidR="00FF2F6C" w:rsidRPr="00A561D4" w:rsidRDefault="00872A05" w:rsidP="00F94DC0">
      <w:pPr>
        <w:spacing w:line="480" w:lineRule="auto"/>
      </w:pPr>
      <w:r w:rsidRPr="00A561D4">
        <w:t>TD and LC conceived of and designed the study. TD</w:t>
      </w:r>
      <w:r w:rsidR="00A561D4">
        <w:t>, KmC</w:t>
      </w:r>
      <w:r w:rsidR="00597B34" w:rsidRPr="00A561D4">
        <w:t xml:space="preserve"> and</w:t>
      </w:r>
      <w:r w:rsidRPr="00A561D4">
        <w:t xml:space="preserve"> LC contributed to and supported the conduct of the study. TD completed data entry and cleaning. TD, </w:t>
      </w:r>
      <w:r w:rsidR="00597B34" w:rsidRPr="00A561D4">
        <w:t xml:space="preserve">and </w:t>
      </w:r>
      <w:r w:rsidRPr="00A561D4">
        <w:t xml:space="preserve">LC </w:t>
      </w:r>
      <w:r w:rsidR="00FF2F6C" w:rsidRPr="00A561D4">
        <w:t>contributed to data</w:t>
      </w:r>
      <w:r w:rsidRPr="00A561D4">
        <w:t xml:space="preserve"> analysis. </w:t>
      </w:r>
      <w:r w:rsidR="00FF2F6C" w:rsidRPr="00A561D4">
        <w:t>JB also reanalysed data &amp; revised</w:t>
      </w:r>
      <w:r w:rsidR="00371DF2" w:rsidRPr="00A561D4">
        <w:t xml:space="preserve"> the</w:t>
      </w:r>
      <w:r w:rsidR="00FF2F6C" w:rsidRPr="00A561D4">
        <w:t xml:space="preserve"> manuscript. MB contributed to the interpretation of the data</w:t>
      </w:r>
      <w:r w:rsidR="00815E41" w:rsidRPr="00A561D4">
        <w:t xml:space="preserve">; </w:t>
      </w:r>
      <w:r w:rsidR="00FF2F6C" w:rsidRPr="00A561D4">
        <w:t xml:space="preserve">drafted and edited the manuscript. </w:t>
      </w:r>
    </w:p>
    <w:p w14:paraId="53B38877" w14:textId="051D7624" w:rsidR="00872A05" w:rsidRDefault="00872A05" w:rsidP="00F94DC0">
      <w:pPr>
        <w:spacing w:line="480" w:lineRule="auto"/>
      </w:pPr>
      <w:r w:rsidRPr="00A561D4">
        <w:t>All authors contributed to the drafting and approval of the final manuscript.</w:t>
      </w:r>
      <w:r w:rsidRPr="00C06CBF">
        <w:t xml:space="preserve"> </w:t>
      </w:r>
    </w:p>
    <w:p w14:paraId="717A51CD" w14:textId="7CA115DD" w:rsidR="005D3563" w:rsidRDefault="005D3563" w:rsidP="00F94DC0">
      <w:pPr>
        <w:spacing w:line="480" w:lineRule="auto"/>
      </w:pPr>
    </w:p>
    <w:p w14:paraId="7F695AC5" w14:textId="77777777" w:rsidR="006E42C1" w:rsidRPr="00C06CBF" w:rsidRDefault="006E42C1" w:rsidP="00F94DC0">
      <w:pPr>
        <w:spacing w:line="480" w:lineRule="auto"/>
        <w:rPr>
          <w:b/>
        </w:rPr>
      </w:pPr>
    </w:p>
    <w:p w14:paraId="26BF23A6" w14:textId="2ABF5EA6" w:rsidR="00810D04" w:rsidRPr="00C06CBF" w:rsidRDefault="00810D04" w:rsidP="00F94DC0">
      <w:pPr>
        <w:spacing w:line="480" w:lineRule="auto"/>
        <w:rPr>
          <w:b/>
        </w:rPr>
      </w:pPr>
    </w:p>
    <w:sectPr w:rsidR="00810D04" w:rsidRPr="00C06CB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D9EB6" w14:textId="77777777" w:rsidR="00C34293" w:rsidRDefault="00C34293" w:rsidP="00EA5DE1">
      <w:pPr>
        <w:spacing w:after="0" w:line="240" w:lineRule="auto"/>
      </w:pPr>
      <w:r>
        <w:separator/>
      </w:r>
    </w:p>
  </w:endnote>
  <w:endnote w:type="continuationSeparator" w:id="0">
    <w:p w14:paraId="07AD8089" w14:textId="77777777" w:rsidR="00C34293" w:rsidRDefault="00C34293" w:rsidP="00EA5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156674"/>
      <w:docPartObj>
        <w:docPartGallery w:val="Page Numbers (Bottom of Page)"/>
        <w:docPartUnique/>
      </w:docPartObj>
    </w:sdtPr>
    <w:sdtEndPr>
      <w:rPr>
        <w:noProof/>
      </w:rPr>
    </w:sdtEndPr>
    <w:sdtContent>
      <w:p w14:paraId="3EC85806" w14:textId="5586ACDA" w:rsidR="00EA5DE1" w:rsidRDefault="00EA5D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D9A743" w14:textId="77777777" w:rsidR="00EA5DE1" w:rsidRDefault="00EA5D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51E81" w14:textId="77777777" w:rsidR="00C34293" w:rsidRDefault="00C34293" w:rsidP="00EA5DE1">
      <w:pPr>
        <w:spacing w:after="0" w:line="240" w:lineRule="auto"/>
      </w:pPr>
      <w:r>
        <w:separator/>
      </w:r>
    </w:p>
  </w:footnote>
  <w:footnote w:type="continuationSeparator" w:id="0">
    <w:p w14:paraId="3E611342" w14:textId="77777777" w:rsidR="00C34293" w:rsidRDefault="00C34293" w:rsidP="00EA5D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7F144E"/>
    <w:multiLevelType w:val="hybridMultilevel"/>
    <w:tmpl w:val="5B94B7EA"/>
    <w:lvl w:ilvl="0" w:tplc="60EA705E">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2FD70C71"/>
    <w:multiLevelType w:val="hybridMultilevel"/>
    <w:tmpl w:val="292278D4"/>
    <w:lvl w:ilvl="0" w:tplc="7BB2E07A">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294B81"/>
    <w:multiLevelType w:val="hybridMultilevel"/>
    <w:tmpl w:val="20DCDB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8972CBA"/>
    <w:multiLevelType w:val="hybridMultilevel"/>
    <w:tmpl w:val="1EAAD710"/>
    <w:lvl w:ilvl="0" w:tplc="5576E19C">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801DE"/>
    <w:multiLevelType w:val="hybridMultilevel"/>
    <w:tmpl w:val="90DA5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ep90sto5z029e2z95p5r2fp00p2dx2vepr&quot;&gt;library-Converted&lt;record-ids&gt;&lt;item&gt;514&lt;/item&gt;&lt;item&gt;1261&lt;/item&gt;&lt;item&gt;1495&lt;/item&gt;&lt;item&gt;1496&lt;/item&gt;&lt;item&gt;1497&lt;/item&gt;&lt;item&gt;1498&lt;/item&gt;&lt;item&gt;1499&lt;/item&gt;&lt;item&gt;1500&lt;/item&gt;&lt;item&gt;1501&lt;/item&gt;&lt;item&gt;1503&lt;/item&gt;&lt;item&gt;1504&lt;/item&gt;&lt;item&gt;1505&lt;/item&gt;&lt;item&gt;1507&lt;/item&gt;&lt;item&gt;1508&lt;/item&gt;&lt;item&gt;1509&lt;/item&gt;&lt;item&gt;1510&lt;/item&gt;&lt;item&gt;1511&lt;/item&gt;&lt;item&gt;1512&lt;/item&gt;&lt;item&gt;1513&lt;/item&gt;&lt;item&gt;1517&lt;/item&gt;&lt;item&gt;1518&lt;/item&gt;&lt;item&gt;1519&lt;/item&gt;&lt;item&gt;1520&lt;/item&gt;&lt;item&gt;1521&lt;/item&gt;&lt;item&gt;1522&lt;/item&gt;&lt;item&gt;1523&lt;/item&gt;&lt;item&gt;1524&lt;/item&gt;&lt;item&gt;1525&lt;/item&gt;&lt;item&gt;1526&lt;/item&gt;&lt;item&gt;1527&lt;/item&gt;&lt;item&gt;1532&lt;/item&gt;&lt;item&gt;1577&lt;/item&gt;&lt;/record-ids&gt;&lt;/item&gt;&lt;/Libraries&gt;"/>
  </w:docVars>
  <w:rsids>
    <w:rsidRoot w:val="00704FE0"/>
    <w:rsid w:val="000018B5"/>
    <w:rsid w:val="0001689F"/>
    <w:rsid w:val="00024639"/>
    <w:rsid w:val="000253BA"/>
    <w:rsid w:val="00030EA3"/>
    <w:rsid w:val="00045072"/>
    <w:rsid w:val="00073A1B"/>
    <w:rsid w:val="000859B9"/>
    <w:rsid w:val="000921CF"/>
    <w:rsid w:val="00093DE2"/>
    <w:rsid w:val="00095E2C"/>
    <w:rsid w:val="000973BF"/>
    <w:rsid w:val="000B095C"/>
    <w:rsid w:val="000B7D77"/>
    <w:rsid w:val="000C0291"/>
    <w:rsid w:val="000C3CB0"/>
    <w:rsid w:val="000C635B"/>
    <w:rsid w:val="000D3330"/>
    <w:rsid w:val="000D5E1A"/>
    <w:rsid w:val="000E1A61"/>
    <w:rsid w:val="000E206C"/>
    <w:rsid w:val="000F292B"/>
    <w:rsid w:val="00126D32"/>
    <w:rsid w:val="00134EC9"/>
    <w:rsid w:val="001353EB"/>
    <w:rsid w:val="0013735C"/>
    <w:rsid w:val="00163CDF"/>
    <w:rsid w:val="0018213D"/>
    <w:rsid w:val="0019181D"/>
    <w:rsid w:val="00192080"/>
    <w:rsid w:val="00196D81"/>
    <w:rsid w:val="001A7218"/>
    <w:rsid w:val="001B5632"/>
    <w:rsid w:val="001D5DB8"/>
    <w:rsid w:val="0020141A"/>
    <w:rsid w:val="00201830"/>
    <w:rsid w:val="00203397"/>
    <w:rsid w:val="00210559"/>
    <w:rsid w:val="002112F0"/>
    <w:rsid w:val="00220404"/>
    <w:rsid w:val="00222912"/>
    <w:rsid w:val="00226B04"/>
    <w:rsid w:val="0023355C"/>
    <w:rsid w:val="00260D45"/>
    <w:rsid w:val="00276D03"/>
    <w:rsid w:val="0028148A"/>
    <w:rsid w:val="0028589E"/>
    <w:rsid w:val="00294B4C"/>
    <w:rsid w:val="0029732C"/>
    <w:rsid w:val="002A1D20"/>
    <w:rsid w:val="002C3B5A"/>
    <w:rsid w:val="002D0509"/>
    <w:rsid w:val="002D1144"/>
    <w:rsid w:val="002E0096"/>
    <w:rsid w:val="002E2BA9"/>
    <w:rsid w:val="002E4AA4"/>
    <w:rsid w:val="002F2212"/>
    <w:rsid w:val="002F2695"/>
    <w:rsid w:val="002F4F95"/>
    <w:rsid w:val="00306102"/>
    <w:rsid w:val="00306C82"/>
    <w:rsid w:val="00313568"/>
    <w:rsid w:val="00320231"/>
    <w:rsid w:val="00324F8B"/>
    <w:rsid w:val="003270D3"/>
    <w:rsid w:val="003303E3"/>
    <w:rsid w:val="0034407D"/>
    <w:rsid w:val="00346F25"/>
    <w:rsid w:val="003551AD"/>
    <w:rsid w:val="00357BB9"/>
    <w:rsid w:val="00361902"/>
    <w:rsid w:val="00371DF2"/>
    <w:rsid w:val="0037313C"/>
    <w:rsid w:val="0039023D"/>
    <w:rsid w:val="00397916"/>
    <w:rsid w:val="003A4F3F"/>
    <w:rsid w:val="003B17FF"/>
    <w:rsid w:val="003B7C73"/>
    <w:rsid w:val="003E0187"/>
    <w:rsid w:val="003E167F"/>
    <w:rsid w:val="003E4B2D"/>
    <w:rsid w:val="003E540A"/>
    <w:rsid w:val="003E743D"/>
    <w:rsid w:val="004012E7"/>
    <w:rsid w:val="0040169F"/>
    <w:rsid w:val="00404C00"/>
    <w:rsid w:val="00412B96"/>
    <w:rsid w:val="00412FA8"/>
    <w:rsid w:val="00417881"/>
    <w:rsid w:val="00433396"/>
    <w:rsid w:val="0043424D"/>
    <w:rsid w:val="0044385F"/>
    <w:rsid w:val="00453DE1"/>
    <w:rsid w:val="00456C8F"/>
    <w:rsid w:val="0047510C"/>
    <w:rsid w:val="00491BD5"/>
    <w:rsid w:val="004A7E66"/>
    <w:rsid w:val="004B2568"/>
    <w:rsid w:val="004B4531"/>
    <w:rsid w:val="004C0DF5"/>
    <w:rsid w:val="0050480C"/>
    <w:rsid w:val="00523EC5"/>
    <w:rsid w:val="00524BB0"/>
    <w:rsid w:val="005421AC"/>
    <w:rsid w:val="0055126D"/>
    <w:rsid w:val="0055669C"/>
    <w:rsid w:val="00592DA0"/>
    <w:rsid w:val="00597B34"/>
    <w:rsid w:val="005A31BE"/>
    <w:rsid w:val="005A5309"/>
    <w:rsid w:val="005B5709"/>
    <w:rsid w:val="005C0056"/>
    <w:rsid w:val="005C0406"/>
    <w:rsid w:val="005C56B7"/>
    <w:rsid w:val="005D16E8"/>
    <w:rsid w:val="005D3563"/>
    <w:rsid w:val="005D603B"/>
    <w:rsid w:val="005E2818"/>
    <w:rsid w:val="005E6A45"/>
    <w:rsid w:val="005F2E0B"/>
    <w:rsid w:val="005F577C"/>
    <w:rsid w:val="005F7800"/>
    <w:rsid w:val="00625E32"/>
    <w:rsid w:val="00634102"/>
    <w:rsid w:val="00637274"/>
    <w:rsid w:val="00640ED9"/>
    <w:rsid w:val="006465BA"/>
    <w:rsid w:val="006569F7"/>
    <w:rsid w:val="00671720"/>
    <w:rsid w:val="006722AE"/>
    <w:rsid w:val="00675EAA"/>
    <w:rsid w:val="00690526"/>
    <w:rsid w:val="006907E0"/>
    <w:rsid w:val="00694BCB"/>
    <w:rsid w:val="00695257"/>
    <w:rsid w:val="006A4895"/>
    <w:rsid w:val="006C31D4"/>
    <w:rsid w:val="006C6700"/>
    <w:rsid w:val="006E03EC"/>
    <w:rsid w:val="006E415E"/>
    <w:rsid w:val="006E42C1"/>
    <w:rsid w:val="006F1E23"/>
    <w:rsid w:val="00700872"/>
    <w:rsid w:val="00704FE0"/>
    <w:rsid w:val="0071242B"/>
    <w:rsid w:val="00716927"/>
    <w:rsid w:val="00722497"/>
    <w:rsid w:val="007226B2"/>
    <w:rsid w:val="007230FE"/>
    <w:rsid w:val="00723570"/>
    <w:rsid w:val="007261FF"/>
    <w:rsid w:val="00733934"/>
    <w:rsid w:val="007445F7"/>
    <w:rsid w:val="00756C69"/>
    <w:rsid w:val="0076725D"/>
    <w:rsid w:val="00781EB3"/>
    <w:rsid w:val="00791558"/>
    <w:rsid w:val="007A41E2"/>
    <w:rsid w:val="007B180B"/>
    <w:rsid w:val="007C34A9"/>
    <w:rsid w:val="007D129C"/>
    <w:rsid w:val="007E5ADC"/>
    <w:rsid w:val="007F0FC3"/>
    <w:rsid w:val="00810D04"/>
    <w:rsid w:val="00815E41"/>
    <w:rsid w:val="00816ED1"/>
    <w:rsid w:val="00823F75"/>
    <w:rsid w:val="00831BC3"/>
    <w:rsid w:val="00837594"/>
    <w:rsid w:val="00872A05"/>
    <w:rsid w:val="00897D55"/>
    <w:rsid w:val="008A0C7E"/>
    <w:rsid w:val="008A0F22"/>
    <w:rsid w:val="008A29D7"/>
    <w:rsid w:val="008A7FC2"/>
    <w:rsid w:val="008B77F7"/>
    <w:rsid w:val="008C467E"/>
    <w:rsid w:val="008C57EE"/>
    <w:rsid w:val="00900EB9"/>
    <w:rsid w:val="00904E40"/>
    <w:rsid w:val="0090795B"/>
    <w:rsid w:val="009222AF"/>
    <w:rsid w:val="009322D3"/>
    <w:rsid w:val="00936E17"/>
    <w:rsid w:val="00945200"/>
    <w:rsid w:val="009467DE"/>
    <w:rsid w:val="00957AE3"/>
    <w:rsid w:val="0097378C"/>
    <w:rsid w:val="009765FF"/>
    <w:rsid w:val="009861E1"/>
    <w:rsid w:val="00986A93"/>
    <w:rsid w:val="009942F3"/>
    <w:rsid w:val="009A7FA8"/>
    <w:rsid w:val="009B3E51"/>
    <w:rsid w:val="009C64A3"/>
    <w:rsid w:val="009D40A5"/>
    <w:rsid w:val="009E02AC"/>
    <w:rsid w:val="009E22DF"/>
    <w:rsid w:val="009E3ABB"/>
    <w:rsid w:val="009E558A"/>
    <w:rsid w:val="009F3667"/>
    <w:rsid w:val="009F3BAC"/>
    <w:rsid w:val="009F61E5"/>
    <w:rsid w:val="00A05B11"/>
    <w:rsid w:val="00A13C8B"/>
    <w:rsid w:val="00A1574D"/>
    <w:rsid w:val="00A2114D"/>
    <w:rsid w:val="00A561D4"/>
    <w:rsid w:val="00A567E3"/>
    <w:rsid w:val="00A64839"/>
    <w:rsid w:val="00A84ABC"/>
    <w:rsid w:val="00A94740"/>
    <w:rsid w:val="00AB2114"/>
    <w:rsid w:val="00AB442F"/>
    <w:rsid w:val="00AC2DCC"/>
    <w:rsid w:val="00AC6A84"/>
    <w:rsid w:val="00AD1A5F"/>
    <w:rsid w:val="00AD2788"/>
    <w:rsid w:val="00AD3B9F"/>
    <w:rsid w:val="00AD541A"/>
    <w:rsid w:val="00AD5A3D"/>
    <w:rsid w:val="00AE6991"/>
    <w:rsid w:val="00AF39F9"/>
    <w:rsid w:val="00AF46A9"/>
    <w:rsid w:val="00AF583B"/>
    <w:rsid w:val="00AF7586"/>
    <w:rsid w:val="00B024A0"/>
    <w:rsid w:val="00B0570B"/>
    <w:rsid w:val="00B11037"/>
    <w:rsid w:val="00B2207B"/>
    <w:rsid w:val="00B35A65"/>
    <w:rsid w:val="00B40602"/>
    <w:rsid w:val="00B407F5"/>
    <w:rsid w:val="00B62756"/>
    <w:rsid w:val="00B8456D"/>
    <w:rsid w:val="00BA42ED"/>
    <w:rsid w:val="00BB1D81"/>
    <w:rsid w:val="00BB2379"/>
    <w:rsid w:val="00BB4ACF"/>
    <w:rsid w:val="00BC08DC"/>
    <w:rsid w:val="00BC2E88"/>
    <w:rsid w:val="00BC403A"/>
    <w:rsid w:val="00BC65C5"/>
    <w:rsid w:val="00BD06FE"/>
    <w:rsid w:val="00BD1369"/>
    <w:rsid w:val="00BD5E2E"/>
    <w:rsid w:val="00BF08BE"/>
    <w:rsid w:val="00C052FC"/>
    <w:rsid w:val="00C06CBF"/>
    <w:rsid w:val="00C12708"/>
    <w:rsid w:val="00C130BD"/>
    <w:rsid w:val="00C3187D"/>
    <w:rsid w:val="00C34293"/>
    <w:rsid w:val="00C40C62"/>
    <w:rsid w:val="00C523DC"/>
    <w:rsid w:val="00C62D4E"/>
    <w:rsid w:val="00C64168"/>
    <w:rsid w:val="00C700DB"/>
    <w:rsid w:val="00C75AE7"/>
    <w:rsid w:val="00C91E33"/>
    <w:rsid w:val="00C9226D"/>
    <w:rsid w:val="00C9605D"/>
    <w:rsid w:val="00CA073C"/>
    <w:rsid w:val="00CA32B6"/>
    <w:rsid w:val="00CA36E5"/>
    <w:rsid w:val="00CA7834"/>
    <w:rsid w:val="00CB24C0"/>
    <w:rsid w:val="00CB57EF"/>
    <w:rsid w:val="00D06767"/>
    <w:rsid w:val="00D224D8"/>
    <w:rsid w:val="00D361EF"/>
    <w:rsid w:val="00D37E6F"/>
    <w:rsid w:val="00D46327"/>
    <w:rsid w:val="00D503F0"/>
    <w:rsid w:val="00D522F1"/>
    <w:rsid w:val="00D90D25"/>
    <w:rsid w:val="00D91F5C"/>
    <w:rsid w:val="00D92380"/>
    <w:rsid w:val="00D939E0"/>
    <w:rsid w:val="00D93FAC"/>
    <w:rsid w:val="00DA12BD"/>
    <w:rsid w:val="00DA372D"/>
    <w:rsid w:val="00DB1969"/>
    <w:rsid w:val="00DB1B89"/>
    <w:rsid w:val="00DB4901"/>
    <w:rsid w:val="00DB53E8"/>
    <w:rsid w:val="00DB6304"/>
    <w:rsid w:val="00DC51CD"/>
    <w:rsid w:val="00DE045B"/>
    <w:rsid w:val="00DE559B"/>
    <w:rsid w:val="00DF060B"/>
    <w:rsid w:val="00DF539F"/>
    <w:rsid w:val="00E02BAD"/>
    <w:rsid w:val="00E07A84"/>
    <w:rsid w:val="00E14298"/>
    <w:rsid w:val="00E250C9"/>
    <w:rsid w:val="00E261AF"/>
    <w:rsid w:val="00E30CD7"/>
    <w:rsid w:val="00E34582"/>
    <w:rsid w:val="00E50782"/>
    <w:rsid w:val="00E51A2E"/>
    <w:rsid w:val="00E53CF2"/>
    <w:rsid w:val="00E543ED"/>
    <w:rsid w:val="00E663E7"/>
    <w:rsid w:val="00E66C40"/>
    <w:rsid w:val="00E74778"/>
    <w:rsid w:val="00E80D75"/>
    <w:rsid w:val="00E946BF"/>
    <w:rsid w:val="00EA5DE1"/>
    <w:rsid w:val="00EC76FD"/>
    <w:rsid w:val="00ED16BF"/>
    <w:rsid w:val="00ED1D46"/>
    <w:rsid w:val="00ED4CE5"/>
    <w:rsid w:val="00ED4F64"/>
    <w:rsid w:val="00EE218D"/>
    <w:rsid w:val="00EE485F"/>
    <w:rsid w:val="00EF6800"/>
    <w:rsid w:val="00F00AE3"/>
    <w:rsid w:val="00F042F8"/>
    <w:rsid w:val="00F165BB"/>
    <w:rsid w:val="00F23976"/>
    <w:rsid w:val="00F34B42"/>
    <w:rsid w:val="00F42A71"/>
    <w:rsid w:val="00F47F73"/>
    <w:rsid w:val="00F579AF"/>
    <w:rsid w:val="00F723C5"/>
    <w:rsid w:val="00F772A8"/>
    <w:rsid w:val="00F94DC0"/>
    <w:rsid w:val="00F973C6"/>
    <w:rsid w:val="00FA05B1"/>
    <w:rsid w:val="00FA0CAF"/>
    <w:rsid w:val="00FA5C66"/>
    <w:rsid w:val="00FA607D"/>
    <w:rsid w:val="00FB37B7"/>
    <w:rsid w:val="00FC2A8B"/>
    <w:rsid w:val="00FC2BE3"/>
    <w:rsid w:val="00FF2F6C"/>
    <w:rsid w:val="00FF6B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48DE4"/>
  <w15:docId w15:val="{88AC789B-F57F-4ACE-90CA-1C821D72F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9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4FE0"/>
    <w:rPr>
      <w:color w:val="0563C1" w:themeColor="hyperlink"/>
      <w:u w:val="single"/>
    </w:rPr>
  </w:style>
  <w:style w:type="paragraph" w:styleId="ListParagraph">
    <w:name w:val="List Paragraph"/>
    <w:basedOn w:val="Normal"/>
    <w:uiPriority w:val="34"/>
    <w:qFormat/>
    <w:rsid w:val="00E250C9"/>
    <w:pPr>
      <w:ind w:left="720"/>
      <w:contextualSpacing/>
    </w:pPr>
  </w:style>
  <w:style w:type="character" w:styleId="CommentReference">
    <w:name w:val="annotation reference"/>
    <w:basedOn w:val="DefaultParagraphFont"/>
    <w:uiPriority w:val="99"/>
    <w:semiHidden/>
    <w:unhideWhenUsed/>
    <w:rsid w:val="00B8456D"/>
    <w:rPr>
      <w:sz w:val="16"/>
      <w:szCs w:val="16"/>
    </w:rPr>
  </w:style>
  <w:style w:type="paragraph" w:styleId="CommentText">
    <w:name w:val="annotation text"/>
    <w:basedOn w:val="Normal"/>
    <w:link w:val="CommentTextChar"/>
    <w:uiPriority w:val="99"/>
    <w:unhideWhenUsed/>
    <w:rsid w:val="00B8456D"/>
    <w:pPr>
      <w:spacing w:line="240" w:lineRule="auto"/>
    </w:pPr>
    <w:rPr>
      <w:sz w:val="20"/>
      <w:szCs w:val="20"/>
    </w:rPr>
  </w:style>
  <w:style w:type="character" w:customStyle="1" w:styleId="CommentTextChar">
    <w:name w:val="Comment Text Char"/>
    <w:basedOn w:val="DefaultParagraphFont"/>
    <w:link w:val="CommentText"/>
    <w:uiPriority w:val="99"/>
    <w:rsid w:val="00B8456D"/>
    <w:rPr>
      <w:sz w:val="20"/>
      <w:szCs w:val="20"/>
    </w:rPr>
  </w:style>
  <w:style w:type="paragraph" w:styleId="CommentSubject">
    <w:name w:val="annotation subject"/>
    <w:basedOn w:val="CommentText"/>
    <w:next w:val="CommentText"/>
    <w:link w:val="CommentSubjectChar"/>
    <w:uiPriority w:val="99"/>
    <w:semiHidden/>
    <w:unhideWhenUsed/>
    <w:rsid w:val="00B8456D"/>
    <w:rPr>
      <w:b/>
      <w:bCs/>
    </w:rPr>
  </w:style>
  <w:style w:type="character" w:customStyle="1" w:styleId="CommentSubjectChar">
    <w:name w:val="Comment Subject Char"/>
    <w:basedOn w:val="CommentTextChar"/>
    <w:link w:val="CommentSubject"/>
    <w:uiPriority w:val="99"/>
    <w:semiHidden/>
    <w:rsid w:val="00B8456D"/>
    <w:rPr>
      <w:b/>
      <w:bCs/>
      <w:sz w:val="20"/>
      <w:szCs w:val="20"/>
    </w:rPr>
  </w:style>
  <w:style w:type="paragraph" w:styleId="BalloonText">
    <w:name w:val="Balloon Text"/>
    <w:basedOn w:val="Normal"/>
    <w:link w:val="BalloonTextChar"/>
    <w:uiPriority w:val="99"/>
    <w:semiHidden/>
    <w:unhideWhenUsed/>
    <w:rsid w:val="00B845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56D"/>
    <w:rPr>
      <w:rFonts w:ascii="Segoe UI" w:hAnsi="Segoe UI" w:cs="Segoe UI"/>
      <w:sz w:val="18"/>
      <w:szCs w:val="18"/>
    </w:rPr>
  </w:style>
  <w:style w:type="paragraph" w:customStyle="1" w:styleId="EndNoteBibliographyTitle">
    <w:name w:val="EndNote Bibliography Title"/>
    <w:basedOn w:val="Normal"/>
    <w:link w:val="EndNoteBibliographyTitleChar"/>
    <w:rsid w:val="006E42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E42C1"/>
    <w:rPr>
      <w:rFonts w:ascii="Calibri" w:hAnsi="Calibri" w:cs="Calibri"/>
      <w:noProof/>
      <w:lang w:val="en-US"/>
    </w:rPr>
  </w:style>
  <w:style w:type="paragraph" w:customStyle="1" w:styleId="EndNoteBibliography">
    <w:name w:val="EndNote Bibliography"/>
    <w:basedOn w:val="Normal"/>
    <w:link w:val="EndNoteBibliographyChar"/>
    <w:rsid w:val="006E42C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E42C1"/>
    <w:rPr>
      <w:rFonts w:ascii="Calibri" w:hAnsi="Calibri" w:cs="Calibri"/>
      <w:noProof/>
      <w:lang w:val="en-US"/>
    </w:rPr>
  </w:style>
  <w:style w:type="table" w:styleId="TableGrid">
    <w:name w:val="Table Grid"/>
    <w:basedOn w:val="TableNormal"/>
    <w:uiPriority w:val="59"/>
    <w:rsid w:val="008A0F22"/>
    <w:pPr>
      <w:spacing w:after="0" w:line="240" w:lineRule="auto"/>
    </w:pPr>
    <w:rPr>
      <w:rFonts w:ascii="Times New Roman" w:hAnsi="Times New Roman"/>
      <w:sz w:val="24"/>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B490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A84ABC"/>
    <w:pPr>
      <w:spacing w:after="0" w:line="240" w:lineRule="auto"/>
    </w:pPr>
  </w:style>
  <w:style w:type="paragraph" w:styleId="Header">
    <w:name w:val="header"/>
    <w:basedOn w:val="Normal"/>
    <w:link w:val="HeaderChar"/>
    <w:uiPriority w:val="99"/>
    <w:unhideWhenUsed/>
    <w:rsid w:val="00EA5D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DE1"/>
  </w:style>
  <w:style w:type="paragraph" w:styleId="Footer">
    <w:name w:val="footer"/>
    <w:basedOn w:val="Normal"/>
    <w:link w:val="FooterChar"/>
    <w:uiPriority w:val="99"/>
    <w:unhideWhenUsed/>
    <w:rsid w:val="00EA5D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DE1"/>
  </w:style>
  <w:style w:type="character" w:styleId="UnresolvedMention">
    <w:name w:val="Unresolved Mention"/>
    <w:basedOn w:val="DefaultParagraphFont"/>
    <w:uiPriority w:val="99"/>
    <w:semiHidden/>
    <w:unhideWhenUsed/>
    <w:rsid w:val="00F47F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675592">
      <w:bodyDiv w:val="1"/>
      <w:marLeft w:val="0"/>
      <w:marRight w:val="0"/>
      <w:marTop w:val="0"/>
      <w:marBottom w:val="0"/>
      <w:divBdr>
        <w:top w:val="none" w:sz="0" w:space="0" w:color="auto"/>
        <w:left w:val="none" w:sz="0" w:space="0" w:color="auto"/>
        <w:bottom w:val="none" w:sz="0" w:space="0" w:color="auto"/>
        <w:right w:val="none" w:sz="0" w:space="0" w:color="auto"/>
      </w:divBdr>
    </w:div>
    <w:div w:id="633215439">
      <w:bodyDiv w:val="1"/>
      <w:marLeft w:val="0"/>
      <w:marRight w:val="0"/>
      <w:marTop w:val="0"/>
      <w:marBottom w:val="0"/>
      <w:divBdr>
        <w:top w:val="none" w:sz="0" w:space="0" w:color="auto"/>
        <w:left w:val="none" w:sz="0" w:space="0" w:color="auto"/>
        <w:bottom w:val="none" w:sz="0" w:space="0" w:color="auto"/>
        <w:right w:val="none" w:sz="0" w:space="0" w:color="auto"/>
      </w:divBdr>
    </w:div>
    <w:div w:id="784808424">
      <w:bodyDiv w:val="1"/>
      <w:marLeft w:val="0"/>
      <w:marRight w:val="0"/>
      <w:marTop w:val="0"/>
      <w:marBottom w:val="0"/>
      <w:divBdr>
        <w:top w:val="none" w:sz="0" w:space="0" w:color="auto"/>
        <w:left w:val="none" w:sz="0" w:space="0" w:color="auto"/>
        <w:bottom w:val="none" w:sz="0" w:space="0" w:color="auto"/>
        <w:right w:val="none" w:sz="0" w:space="0" w:color="auto"/>
      </w:divBdr>
    </w:div>
    <w:div w:id="1575579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2124E38E-E5B6-4407-B6DA-6369C3BE5ABB}">
  <ds:schemaRefs>
    <ds:schemaRef ds:uri="http://schemas.openxmlformats.org/officeDocument/2006/bibliography"/>
  </ds:schemaRefs>
</ds:datastoreItem>
</file>

<file path=customXml/itemProps2.xml><?xml version="1.0" encoding="utf-8"?>
<ds:datastoreItem xmlns:ds="http://schemas.openxmlformats.org/officeDocument/2006/customXml" ds:itemID="{CB4B48FD-4982-48CC-91E2-2EA88B503CDE}"/>
</file>

<file path=customXml/itemProps3.xml><?xml version="1.0" encoding="utf-8"?>
<ds:datastoreItem xmlns:ds="http://schemas.openxmlformats.org/officeDocument/2006/customXml" ds:itemID="{7904E880-52DB-4B29-8C00-3A542A510DC3}"/>
</file>

<file path=customXml/itemProps4.xml><?xml version="1.0" encoding="utf-8"?>
<ds:datastoreItem xmlns:ds="http://schemas.openxmlformats.org/officeDocument/2006/customXml" ds:itemID="{0D0B1DB2-D17F-482B-AF95-C616EC219F59}"/>
</file>

<file path=docProps/app.xml><?xml version="1.0" encoding="utf-8"?>
<Properties xmlns="http://schemas.openxmlformats.org/officeDocument/2006/extended-properties" xmlns:vt="http://schemas.openxmlformats.org/officeDocument/2006/docPropsVTypes">
  <Template>Normal</Template>
  <TotalTime>4</TotalTime>
  <Pages>19</Pages>
  <Words>5704</Words>
  <Characters>3251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ry L.</dc:creator>
  <cp:keywords/>
  <dc:description/>
  <cp:lastModifiedBy>Lindsey Cherry</cp:lastModifiedBy>
  <cp:revision>2</cp:revision>
  <dcterms:created xsi:type="dcterms:W3CDTF">2022-03-10T13:29:00Z</dcterms:created>
  <dcterms:modified xsi:type="dcterms:W3CDTF">2022-03-1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